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4"/>
        <w:tblW w:w="9781" w:type="dxa"/>
        <w:tblLook w:val="04A0" w:firstRow="1" w:lastRow="0" w:firstColumn="1" w:lastColumn="0" w:noHBand="0" w:noVBand="1"/>
      </w:tblPr>
      <w:tblGrid>
        <w:gridCol w:w="1408"/>
        <w:gridCol w:w="1309"/>
        <w:gridCol w:w="1329"/>
        <w:gridCol w:w="1277"/>
        <w:gridCol w:w="1437"/>
        <w:gridCol w:w="1931"/>
        <w:gridCol w:w="1090"/>
      </w:tblGrid>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Disorder</w:t>
            </w:r>
          </w:p>
        </w:tc>
        <w:tc>
          <w:tcPr>
            <w:tcW w:w="1309" w:type="dxa"/>
            <w:noWrap/>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Phenotype</w:t>
            </w:r>
          </w:p>
        </w:tc>
        <w:tc>
          <w:tcPr>
            <w:tcW w:w="1329" w:type="dxa"/>
            <w:noWrap/>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Chromosome</w:t>
            </w:r>
          </w:p>
        </w:tc>
        <w:tc>
          <w:tcPr>
            <w:tcW w:w="1277" w:type="dxa"/>
            <w:noWrap/>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SNP</w:t>
            </w:r>
          </w:p>
        </w:tc>
        <w:tc>
          <w:tcPr>
            <w:tcW w:w="1437" w:type="dxa"/>
            <w:noWrap/>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Implicated Gene or Locus</w:t>
            </w:r>
          </w:p>
        </w:tc>
        <w:tc>
          <w:tcPr>
            <w:tcW w:w="1931" w:type="dxa"/>
            <w:noWrap/>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Health-Related Outcomes</w:t>
            </w:r>
          </w:p>
        </w:tc>
        <w:tc>
          <w:tcPr>
            <w:tcW w:w="1090"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Reference</w:t>
            </w:r>
          </w:p>
        </w:tc>
      </w:tr>
      <w:tr w:rsidR="006D2F45" w:rsidRPr="006D2F45" w:rsidTr="00C72C4B">
        <w:trPr>
          <w:trHeight w:val="642"/>
        </w:trPr>
        <w:tc>
          <w:tcPr>
            <w:tcW w:w="1408"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Smoking-Related Phenotypes</w:t>
            </w:r>
          </w:p>
        </w:tc>
        <w:tc>
          <w:tcPr>
            <w:tcW w:w="130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Nicotine Dependence</w:t>
            </w: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8p11</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451240</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RNB3</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SaWNlPC9BdXRob3I+PFllYXI+MjAxMjwvWWVhcj48UmVj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SaWNlPC9BdXRob3I+PFllYXI+MjAxMjwvWWVhcj48UmVj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6)</w:t>
            </w:r>
            <w:r w:rsidRPr="006D2F45">
              <w:rPr>
                <w:rFonts w:ascii="Calibri" w:eastAsia="Calibri" w:hAnsi="Calibri" w:cs="Times New Roman"/>
                <w:sz w:val="20"/>
                <w:szCs w:val="20"/>
              </w:rPr>
              <w:fldChar w:fldCharType="end"/>
            </w:r>
          </w:p>
        </w:tc>
      </w:tr>
      <w:tr w:rsidR="006D2F45" w:rsidRPr="006D2F45" w:rsidTr="00C72C4B">
        <w:trPr>
          <w:trHeight w:val="6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9q34</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3025343</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DBH</w:t>
            </w:r>
          </w:p>
        </w:tc>
        <w:tc>
          <w:tcPr>
            <w:tcW w:w="1931"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COPD</w:t>
            </w: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IYW5jb2NrPC9BdXRob3I+PFllYXI+MjAxNzwvWWVhcj48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ZGF0ZXM+PHllYXI+MjAxNzwveWVhcj48cHViLWRhdGVzPjxkYXRlPk9jdCAz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4OTQtOTAyPC9wYWdlcz48dm9sdW1lPjY2PC92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IYW5jb2NrPC9BdXRob3I+PFllYXI+MjAxNzwvWWVhcj48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0, 31)</w:t>
            </w:r>
            <w:r w:rsidRPr="006D2F45">
              <w:rPr>
                <w:rFonts w:ascii="Calibri" w:eastAsia="Calibri" w:hAnsi="Calibri" w:cs="Times New Roman"/>
                <w:sz w:val="20"/>
                <w:szCs w:val="20"/>
              </w:rPr>
              <w:fldChar w:fldCharType="end"/>
            </w:r>
          </w:p>
        </w:tc>
      </w:tr>
      <w:tr w:rsidR="006D2F45" w:rsidRPr="006D2F45" w:rsidTr="00C72C4B">
        <w:trPr>
          <w:trHeight w:val="1902"/>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5q25</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6969968</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RNA5</w:t>
            </w:r>
          </w:p>
        </w:tc>
        <w:tc>
          <w:tcPr>
            <w:tcW w:w="1931"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Lung Cancer, tobacco-related cancers, Schizophrenia, COPD</w:t>
            </w: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Ib25nPC9BdXRob3I+PFllYXI+MjAxMTwvWWVhcj48UmVj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2MzMtNzwvcGFnZXM+PHZvbHVtZT40NTI8L3ZvbHVt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MyNi0z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zNi00OTwvcGFnZXM+PHZvbHVtZT4xNjwvdm9sdW1lPjxu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ExNjctNzU8L3BhZ2VzPjx2b2x1bWU+MTM8L3ZvbHVtZT48bnVtYmVyPjEyPC9u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Ib25nPC9BdXRob3I+PFllYXI+MjAxMTwvWWVhcj48UmVj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2MzMtNzwvcGFnZXM+PHZvbHVtZT40NTI8L3ZvbHVt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zNi00OTwvcGFnZXM+PHZvbHVtZT4xNjwvdm9sdW1lPjxu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3, 14, 19, 27, 34)</w:t>
            </w:r>
            <w:r w:rsidRPr="006D2F45">
              <w:rPr>
                <w:rFonts w:ascii="Calibri" w:eastAsia="Calibri" w:hAnsi="Calibri" w:cs="Times New Roman"/>
                <w:sz w:val="20"/>
                <w:szCs w:val="20"/>
              </w:rPr>
              <w:fldChar w:fldCharType="end"/>
            </w:r>
          </w:p>
        </w:tc>
      </w:tr>
      <w:tr w:rsidR="006D2F45" w:rsidRPr="006D2F45" w:rsidTr="00C72C4B">
        <w:trPr>
          <w:trHeight w:val="1860"/>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5q25</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051730</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RNA3</w:t>
            </w:r>
          </w:p>
        </w:tc>
        <w:tc>
          <w:tcPr>
            <w:tcW w:w="1931"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Lung Cancer, peripheral artery disease, COPD</w:t>
            </w:r>
          </w:p>
        </w:tc>
        <w:tc>
          <w:tcPr>
            <w:tcW w:w="1090" w:type="dxa"/>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BbW9zPC9BdXRob3I+PFllYXI+MjAwODwvWWVhcj48UmVj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jE2LTIyPC9wYWdlcz48dm9sdW1lPjQwPC92b2x1bWU+PG51bWJlcj41PC9udW1i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jMzLTc8L3BhZ2VzPjx2b2x1bWU+NDUyPC92b2x1bWU+PG51bWJl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2MTwvcGFnZXM+PHZvbHVtZT44ODwvdm9sdW1lPjxudW1iZXI+NjwvbnVtYmVyPjxkYXRlcz48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wNDIxPC9wYWdlcz48dm9sdW1lPjU8L3ZvbHVtZT48bnVtYmVyPjM8L251bWJl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2MzgtNjQyPC9wYWdlcz48dm9sdW1lPjQ1Mjwv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BbW9zPC9BdXRob3I+PFllYXI+MjAwODwvWWVhcj48UmVj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NjE2LTIyPC9wYWdlcz48dm9sdW1lPjQwPC92b2x1bWU+PG51bWJlcj41PC9udW1i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jMzLTc8L3BhZ2VzPjx2b2x1bWU+NDUyPC92b2x1bWU+PG51bWJl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2MzgtNjQyPC9wYWdlcz48dm9sdW1lPjQ1Mjwv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 14, 17, 24, 32, 33)</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5q25</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206527</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RNA5-CHRNA3-CHRNB4</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Ccm9tczwvQXV0aG9yPjxZZWFyPjIwMTI8L1llYXI+PFJl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Ccm9tczwvQXV0aG9yPjxZZWFyPjIwMTI8L1llYXI+PFJl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5)</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5q25</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34684276</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RNA5-CHRNA3-CHRNB4</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IYW5jb2NrPC9BdXRob3I+PFllYXI+MjAxNTwvWWVhcj48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IYW5jb2NrPC9BdXRob3I+PFllYXI+MjAxNTwvWWVhcj48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2)</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20q11</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910083</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DNMT3B</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IYW5jb2NrPC9BdXRob3I+PFllYXI+MjAxNzwvWWVhcj48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kYXRlcz48eWVhcj4yMDE3PC95ZWFyPjxwdWItZGF0ZXM+PGRhdGU+T2N0IDM8L2Rh
dGU+PC9wdWItZGF0ZXM+PC9kYXRlcz48aXNibj4xNDc2LTU1NzggKEVsZWN0cm9uaWMpJiN4RDsx
MzU5LTQxODQgKExpbmtpbmcpPC9pc2JuPjxhY2Nlc3Npb24tbnVtPjI4OTcyNTc3PC9hY2Nlc3Np
b24tbnVtPjx1cmxzPjxyZWxhdGVkLXVybHM+PHVybD5odHRwOi8vd3d3Lm5jYmkubmxtLm5paC5n
b3YvcHVibWVkLzI4OTcyNTc3PC91cmw+PC9yZWxhdGVkLXVybHM+PC91cmxzPjxjdXN0b20yPjU4
ODI2MDI8L2N1c3RvbTI+PGVsZWN0cm9uaWMtcmVzb3VyY2UtbnVtPjEwLjEwMzgvbXAuMjAxNy4x
OTM8L2VsZWN0cm9uaWMtcmVzb3VyY2UtbnVtPjwvcmVjb3JkPjwvQ2l0ZT48L0VuZE5vdGU+AG==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IYW5jb2NrPC9BdXRob3I+PFllYXI+MjAxNzwvWWVhcj48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kYXRlcz48eWVhcj4yMDE3PC95ZWFyPjxwdWItZGF0ZXM+PGRhdGU+T2N0IDM8L2Rh
dGU+PC9wdWItZGF0ZXM+PC9kYXRlcz48aXNibj4xNDc2LTU1NzggKEVsZWN0cm9uaWMpJiN4RDsx
MzU5LTQxODQgKExpbmtpbmcpPC9pc2JuPjxhY2Nlc3Npb24tbnVtPjI4OTcyNTc3PC9hY2Nlc3Np
b24tbnVtPjx1cmxzPjxyZWxhdGVkLXVybHM+PHVybD5odHRwOi8vd3d3Lm5jYmkubmxtLm5paC5n
b3YvcHVibWVkLzI4OTcyNTc3PC91cmw+PC9yZWxhdGVkLXVybHM+PC91cmxzPjxjdXN0b20yPjU4
ODI2MDI8L2N1c3RvbTI+PGVsZWN0cm9uaWMtcmVzb3VyY2UtbnVtPjEwLjEwMzgvbXAuMjAxNy4x
OTM8L2VsZWN0cm9uaWMtcmVzb3VyY2UtbnVtPjwvcmVjb3JkPjwvQ2l0ZT48L0VuZE5vdGU+AG==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0)</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20q11</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57342388</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NOL4L</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IYW5jb2NrPC9BdXRob3I+PFllYXI+MjAxNzwvWWVhcj48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kYXRlcz48eWVhcj4yMDE3PC95ZWFyPjxwdWItZGF0ZXM+PGRhdGU+T2N0IDM8L2Rh
dGU+PC9wdWItZGF0ZXM+PC9kYXRlcz48aXNibj4xNDc2LTU1NzggKEVsZWN0cm9uaWMpJiN4RDsx
MzU5LTQxODQgKExpbmtpbmcpPC9pc2JuPjxhY2Nlc3Npb24tbnVtPjI4OTcyNTc3PC9hY2Nlc3Np
b24tbnVtPjx1cmxzPjxyZWxhdGVkLXVybHM+PHVybD5odHRwOi8vd3d3Lm5jYmkubmxtLm5paC5n
b3YvcHVibWVkLzI4OTcyNTc3PC91cmw+PC9yZWxhdGVkLXVybHM+PC91cmxzPjxjdXN0b20yPjU4
ODI2MDI8L2N1c3RvbTI+PGVsZWN0cm9uaWMtcmVzb3VyY2UtbnVtPjEwLjEwMzgvbXAuMjAxNy4x
OTM8L2VsZWN0cm9uaWMtcmVzb3VyY2UtbnVtPjwvcmVjb3JkPjwvQ2l0ZT48L0VuZE5vdGU+AG==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IYW5jb2NrPC9BdXRob3I+PFllYXI+MjAxNzwvWWVhcj48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==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0)</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20q13</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2273500</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RNA4</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IYW5jb2NrPC9BdXRob3I+PFllYXI+MjAxNTwvWWVhcj48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IYW5jb2NrPC9BdXRob3I+PFllYXI+MjAxNTwvWWVhcj48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2)</w:t>
            </w:r>
            <w:r w:rsidRPr="006D2F45">
              <w:rPr>
                <w:rFonts w:ascii="Calibri" w:eastAsia="Calibri" w:hAnsi="Calibri" w:cs="Times New Roman"/>
                <w:sz w:val="20"/>
                <w:szCs w:val="20"/>
              </w:rPr>
              <w:fldChar w:fldCharType="end"/>
            </w:r>
          </w:p>
        </w:tc>
      </w:tr>
      <w:tr w:rsidR="006D2F45" w:rsidRPr="006D2F45" w:rsidTr="00C72C4B">
        <w:trPr>
          <w:trHeight w:val="94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Nicotine metabolite ratio</w:t>
            </w: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9q13</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56113850</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YP2A6</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CYXVybGV5PC9BdXRob3I+PFllYXI+MjAxNjwvWWVhcj48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TgzNy0xODQ0PC9wYWdlcz48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CYXVybGV5PC9BdXRob3I+PFllYXI+MjAxNjwvWWVhcj48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TgzNy0xODQ0PC9wYWdlcz48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 20)</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9q13</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2461964</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YP2A6</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Mb3Vrb2xhPC9BdXRob3I+PFllYXI+MjAxNTwvWWVhcj48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1NDk4PC9wYWdl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Mb3Vrb2xhPC9BdXRob3I+PFllYXI+MjAxNTwvWWVhcj48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0)</w:t>
            </w:r>
            <w:r w:rsidRPr="006D2F45">
              <w:rPr>
                <w:rFonts w:ascii="Calibri" w:eastAsia="Calibri" w:hAnsi="Calibri" w:cs="Times New Roman"/>
                <w:sz w:val="20"/>
                <w:szCs w:val="20"/>
              </w:rPr>
              <w:fldChar w:fldCharType="end"/>
            </w:r>
          </w:p>
        </w:tc>
      </w:tr>
      <w:tr w:rsidR="006D2F45" w:rsidRPr="006D2F45" w:rsidTr="00C72C4B">
        <w:trPr>
          <w:trHeight w:val="630"/>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9q13</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2459249</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YP2A6</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CYXVybGV5PC9BdXRob3I+PFllYXI+MjAxNjwvWWVhcj48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CYXVybGV5PC9BdXRob3I+PFllYXI+MjAxNjwvWWVhcj48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w:t>
            </w:r>
            <w:r w:rsidRPr="006D2F45">
              <w:rPr>
                <w:rFonts w:ascii="Calibri" w:eastAsia="Calibri" w:hAnsi="Calibri" w:cs="Times New Roman"/>
                <w:sz w:val="20"/>
                <w:szCs w:val="20"/>
              </w:rPr>
              <w:fldChar w:fldCharType="end"/>
            </w:r>
          </w:p>
        </w:tc>
      </w:tr>
      <w:tr w:rsidR="006D2F45" w:rsidRPr="006D2F45" w:rsidTr="00C72C4B">
        <w:trPr>
          <w:trHeight w:val="630"/>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hideMark/>
          </w:tcPr>
          <w:p w:rsidR="006D2F45" w:rsidRPr="006D2F45" w:rsidRDefault="006D2F45" w:rsidP="006D2F45">
            <w:pPr>
              <w:rPr>
                <w:rFonts w:ascii="Calibri" w:eastAsia="Calibri" w:hAnsi="Calibri" w:cs="Times New Roman"/>
                <w:sz w:val="20"/>
                <w:szCs w:val="20"/>
              </w:rPr>
            </w:pPr>
          </w:p>
        </w:tc>
        <w:tc>
          <w:tcPr>
            <w:tcW w:w="132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9q13</w:t>
            </w:r>
          </w:p>
        </w:tc>
        <w:tc>
          <w:tcPr>
            <w:tcW w:w="1277"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34226463</w:t>
            </w:r>
          </w:p>
        </w:tc>
        <w:tc>
          <w:tcPr>
            <w:tcW w:w="1437" w:type="dxa"/>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YP2A6-CYPA27</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CYXVybGV5PC9BdXRob3I+PFllYXI+MjAxNjwvWWVhcj48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CYXVybGV5PC9BdXRob3I+PFllYXI+MjAxNjwvWWVhcj48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w:t>
            </w:r>
            <w:r w:rsidRPr="006D2F45">
              <w:rPr>
                <w:rFonts w:ascii="Calibri" w:eastAsia="Calibri" w:hAnsi="Calibri" w:cs="Times New Roman"/>
                <w:sz w:val="20"/>
                <w:szCs w:val="20"/>
              </w:rPr>
              <w:fldChar w:fldCharType="end"/>
            </w:r>
          </w:p>
        </w:tc>
      </w:tr>
      <w:tr w:rsidR="006D2F45" w:rsidRPr="006D2F45" w:rsidTr="00C72C4B">
        <w:trPr>
          <w:trHeight w:val="1339"/>
        </w:trPr>
        <w:tc>
          <w:tcPr>
            <w:tcW w:w="1408"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Alcohol Use Disorder</w:t>
            </w:r>
          </w:p>
        </w:tc>
        <w:tc>
          <w:tcPr>
            <w:tcW w:w="1309"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 xml:space="preserve">Alcohol dependence, Maximum drinks in a 24-hour period, Daily alcohol intake or weekly </w:t>
            </w:r>
            <w:r w:rsidRPr="006D2F45">
              <w:rPr>
                <w:rFonts w:ascii="Calibri" w:eastAsia="Calibri" w:hAnsi="Calibri" w:cs="Times New Roman"/>
                <w:sz w:val="20"/>
                <w:szCs w:val="20"/>
              </w:rPr>
              <w:lastRenderedPageBreak/>
              <w:t>alcohol intake</w:t>
            </w: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lastRenderedPageBreak/>
              <w:t>1q25</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799876</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SERPINC1</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wgMzcpPC9EaXNwbGF5VGV4dD48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wgMzcpPC9EaXNwbGF5VGV4dD48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6, 37)</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2p23</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780094</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GCKR</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TY2h1bWFubjwvQXV0aG9yPjxZZWFyPjIwMTE8L1llYXI+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YWx0LXBl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TY2h1bWFubjwvQXV0aG9yPjxZZWFyPjIwMTE8L1llYXI+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wvcGVyaW9kaWNhbD48YWx0LXBl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8)</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2p23</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4665985</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GCKR</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k8L0Rpc3BsYXlUZXh0PjxyZWNv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xMzU5LTEzNjc8L3BhZ2Vz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k8L0Rpc3BsYXlUZXh0PjxyZWNv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xMzU5LTEzNjc8L3BhZ2Vz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6)</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3p2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1128951</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SGOL1</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QYW48L0F1dGhvcj48WWVhcj4yMDEzPC9ZZWFyPjxSZWNO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QYW48L0F1dGhvcj48WWVhcj4yMDEzPC9ZZWFyPjxSZWNO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3)</w:t>
            </w:r>
            <w:r w:rsidRPr="006D2F45">
              <w:rPr>
                <w:rFonts w:ascii="Calibri" w:eastAsia="Calibri" w:hAnsi="Calibri" w:cs="Times New Roman"/>
                <w:sz w:val="20"/>
                <w:szCs w:val="20"/>
              </w:rPr>
              <w:fldChar w:fldCharType="end"/>
            </w:r>
          </w:p>
        </w:tc>
      </w:tr>
      <w:tr w:rsidR="006D2F45" w:rsidRPr="006D2F45" w:rsidTr="00C72C4B">
        <w:trPr>
          <w:trHeight w:val="642"/>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4p1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1940694</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KLB</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DbGFya2U8L0F1dGhvcj48WWVhcj4yMDE3PC9ZZWFyPjxS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YWx0LXBlcmlvZGljYWw+PGFiYnItMT5Q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DbGFya2U8L0F1dGhvcj48WWVhcj4yMDE3PC9ZZWFyPjxS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wvcGVyaW9kaWNhbD48YWx0LXBlcmlvZGljYWw+PGFiYnItMT5Q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6, 28)</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4p1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7686419</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KLB</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k8L0Rpc3BsYXlUZXh0PjxyZWNv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xMzU5LTEzNjc8L3BhZ2Vz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k8L0Rpc3BsYXlUZXh0PjxyZWNv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6)</w:t>
            </w:r>
            <w:r w:rsidRPr="006D2F45">
              <w:rPr>
                <w:rFonts w:ascii="Calibri" w:eastAsia="Calibri" w:hAnsi="Calibri" w:cs="Times New Roman"/>
                <w:sz w:val="20"/>
                <w:szCs w:val="20"/>
              </w:rPr>
              <w:fldChar w:fldCharType="end"/>
            </w:r>
          </w:p>
        </w:tc>
      </w:tr>
      <w:tr w:rsidR="006D2F45" w:rsidRPr="006D2F45" w:rsidTr="00C72C4B">
        <w:trPr>
          <w:trHeight w:val="1140"/>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4q23</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229984</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ADH1B</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Kb3JnZW5zb248L0F1dGhvcj48WWVhcj4yMDE3PC9ZZWFy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Kb3JnZW5zb248L0F1dGhvcj48WWVhcj4yMDE3PC9ZZWFy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4, 16, 37)</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4q23</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2066702</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ADH1B</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YdTwvQXV0aG9yPjxZZWFyPjIwMTU8L1llYXI+PFJlY051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MTEzNy00NzwvcGFnZXM+PHZvbHVtZT4zOTwvdm9sdW1lPjxudW1i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YdTwvQXV0aG9yPjxZZWFyPjIwMTU8L1llYXI+PFJlY051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7)</w:t>
            </w:r>
            <w:r w:rsidRPr="006D2F45">
              <w:rPr>
                <w:rFonts w:ascii="Calibri" w:eastAsia="Calibri" w:hAnsi="Calibri" w:cs="Times New Roman"/>
                <w:sz w:val="20"/>
                <w:szCs w:val="20"/>
              </w:rPr>
              <w:fldChar w:fldCharType="end"/>
            </w: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4q23</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45452708</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ADH1B/ADH1C</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DbGFya2U8L0F1dGhvcj48WWVhcj4yMDE3PC9ZZWFyPjxS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DbGFya2U8L0F1dGhvcj48WWVhcj4yMDE3PC9ZZWFyPjxS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6)</w:t>
            </w:r>
            <w:r w:rsidRPr="006D2F45">
              <w:rPr>
                <w:rFonts w:ascii="Calibri" w:eastAsia="Calibri" w:hAnsi="Calibri" w:cs="Times New Roman"/>
                <w:sz w:val="20"/>
                <w:szCs w:val="20"/>
              </w:rPr>
              <w:fldChar w:fldCharType="end"/>
            </w:r>
          </w:p>
        </w:tc>
      </w:tr>
      <w:tr w:rsidR="006D2F45" w:rsidRPr="006D2F45" w:rsidTr="00C72C4B">
        <w:trPr>
          <w:trHeight w:val="642"/>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7q11</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6943555</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AUTS2</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wgMjgpPC9EaXNwbGF5VGV4dD48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hbHQtcGVyaW9kaWNhbD48YWJici0xPlByb2NlZWRpbmdzIG9mIHRoZSBOYXRpb25hbCBB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=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wgMjgpPC9EaXNwbGF5VGV4dD48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C9wZXJpb2Rp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=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6, 28)</w:t>
            </w:r>
            <w:r w:rsidRPr="006D2F45">
              <w:rPr>
                <w:rFonts w:ascii="Calibri" w:eastAsia="Calibri" w:hAnsi="Calibri" w:cs="Times New Roman"/>
                <w:sz w:val="20"/>
                <w:szCs w:val="20"/>
              </w:rPr>
              <w:fldChar w:fldCharType="end"/>
            </w:r>
          </w:p>
        </w:tc>
      </w:tr>
      <w:tr w:rsidR="006D2F45" w:rsidRPr="006D2F45" w:rsidTr="00C72C4B">
        <w:trPr>
          <w:trHeight w:val="642"/>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7q2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671</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ALDH2</w:t>
            </w:r>
          </w:p>
        </w:tc>
        <w:tc>
          <w:tcPr>
            <w:tcW w:w="1931"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East Asian population; males</w:t>
            </w:r>
          </w:p>
        </w:tc>
        <w:bookmarkStart w:id="0" w:name="_GoBack"/>
        <w:bookmarkEnd w:id="0"/>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wgMjUpPC9EaXNwbGF5VGV4dD48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Kb3JnZW5zb248L0F1dGhvcj48WWVhcj4yMDE3PC9ZZWFy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6, 25)</w:t>
            </w:r>
            <w:r w:rsidRPr="006D2F45">
              <w:rPr>
                <w:rFonts w:ascii="Calibri" w:eastAsia="Calibri" w:hAnsi="Calibri" w:cs="Times New Roman"/>
                <w:sz w:val="20"/>
                <w:szCs w:val="20"/>
              </w:rPr>
              <w:fldChar w:fldCharType="end"/>
            </w:r>
          </w:p>
          <w:p w:rsidR="006D2F45" w:rsidRPr="006D2F45" w:rsidRDefault="006D2F45" w:rsidP="006D2F45">
            <w:pPr>
              <w:rPr>
                <w:rFonts w:ascii="Calibri" w:eastAsia="Calibri" w:hAnsi="Calibri" w:cs="Times New Roman"/>
                <w:sz w:val="20"/>
                <w:szCs w:val="20"/>
              </w:rPr>
            </w:pPr>
          </w:p>
          <w:p w:rsidR="006D2F45" w:rsidRPr="006D2F45" w:rsidRDefault="006D2F45" w:rsidP="006D2F45">
            <w:pPr>
              <w:rPr>
                <w:rFonts w:ascii="Calibri" w:eastAsia="Calibri" w:hAnsi="Calibri" w:cs="Times New Roman"/>
                <w:sz w:val="20"/>
                <w:szCs w:val="20"/>
              </w:rPr>
            </w:pPr>
          </w:p>
        </w:tc>
      </w:tr>
      <w:tr w:rsidR="006D2F45" w:rsidRPr="006D2F45" w:rsidTr="00C72C4B">
        <w:trPr>
          <w:trHeight w:val="319"/>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7q2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1066280</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ALDH2</w:t>
            </w:r>
          </w:p>
        </w:tc>
        <w:tc>
          <w:tcPr>
            <w:tcW w:w="1931"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Han Chinese population</w:t>
            </w: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ZYW5nPC9BdXRob3I+PFllYXI+MjAxMzwvWWVhcj48UmVj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NTQ1LTUxPC9w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ZYW5nPC9BdXRob3I+PFllYXI+MjAxMzwvWWVhcj48UmVj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8)</w:t>
            </w:r>
            <w:r w:rsidRPr="006D2F45">
              <w:rPr>
                <w:rFonts w:ascii="Calibri" w:eastAsia="Calibri" w:hAnsi="Calibri" w:cs="Times New Roman"/>
                <w:sz w:val="20"/>
                <w:szCs w:val="20"/>
              </w:rPr>
              <w:fldChar w:fldCharType="end"/>
            </w:r>
          </w:p>
        </w:tc>
      </w:tr>
      <w:tr w:rsidR="006D2F45" w:rsidRPr="006D2F45" w:rsidTr="00C72C4B">
        <w:trPr>
          <w:trHeight w:val="630"/>
        </w:trPr>
        <w:tc>
          <w:tcPr>
            <w:tcW w:w="1408"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Cannabis Use Disorder</w:t>
            </w:r>
          </w:p>
        </w:tc>
        <w:tc>
          <w:tcPr>
            <w:tcW w:w="1309" w:type="dxa"/>
            <w:noWrap/>
            <w:hideMark/>
          </w:tcPr>
          <w:p w:rsidR="006D2F45" w:rsidRPr="006D2F45" w:rsidRDefault="006D2F45" w:rsidP="006D2F45">
            <w:pPr>
              <w:rPr>
                <w:rFonts w:ascii="Calibri" w:eastAsia="Calibri" w:hAnsi="Calibri" w:cs="Times New Roman"/>
                <w:b/>
                <w:bCs/>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3q25</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 xml:space="preserve">rs143244591 </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RP11-206M11.7</w:t>
            </w:r>
          </w:p>
        </w:tc>
        <w:tc>
          <w:tcPr>
            <w:tcW w:w="1931" w:type="dxa"/>
            <w:noWrap/>
          </w:tcPr>
          <w:p w:rsidR="006D2F45" w:rsidRPr="006D2F45" w:rsidRDefault="006D2F45" w:rsidP="006D2F45">
            <w:pPr>
              <w:rPr>
                <w:rFonts w:ascii="Calibri" w:eastAsia="Calibri" w:hAnsi="Calibri" w:cs="Times New Roman"/>
                <w:i/>
                <w:iCs/>
                <w:sz w:val="20"/>
                <w:szCs w:val="20"/>
              </w:rPr>
            </w:pPr>
          </w:p>
        </w:tc>
        <w:tc>
          <w:tcPr>
            <w:tcW w:w="1090" w:type="dxa"/>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TaGVydmE8L0F1dGhvcj48WWVhcj4yMDE2PC9ZZWFyPjxS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NDcyLTgwPC9wYWdl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TaGVydmE8L0F1dGhvcj48WWVhcj4yMDE2PC9ZZWFyPjxS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NDcyLTgwPC9wYWdl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0)</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8p21</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56372821</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RN2A</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r>
            <w:r w:rsidR="00F635E2">
              <w:rPr>
                <w:rFonts w:ascii="Calibri" w:eastAsia="Calibri" w:hAnsi="Calibri" w:cs="Times New Roman"/>
                <w:sz w:val="20"/>
                <w:szCs w:val="20"/>
              </w:rPr>
              <w:instrText xml:space="preserve"> ADDIN EN.CITE &lt;EndNote&gt;&lt;Cite&gt;&lt;Author&gt;Demontis&lt;/Author&gt;&lt;Year&gt;2018&lt;/Year&gt;&lt;RecNum&gt;387&lt;/RecNum&gt;&lt;DisplayText&gt;(7)&lt;/DisplayText&gt;&lt;record&gt;&lt;rec-number&gt;387&lt;/rec-number&gt;&lt;foreign-keys&gt;&lt;key app="EN" db-id="ffevavprasdsv6evveipe0wf05pff2s0rw25" timestamp="1524513932"&gt;387&lt;/key&gt;&lt;/foreign-keys&gt;&lt;ref-type name="Electronic Article"&gt;43&lt;/ref-type&gt;&lt;contributors&gt;&lt;authors&gt;&lt;author&gt;Demontis, D.&lt;/author&gt;&lt;author&gt;Rajagopal, V.M.&lt;/author&gt;&lt;author&gt;Als, T.D, &lt;/author&gt;&lt;author&gt;Grove, J. &lt;/author&gt;&lt;author&gt;Pallesen, J. &lt;/author&gt;&lt;author&gt;Hjorthoj, C. &lt;/author&gt;&lt;author&gt;Qvist, P.&lt;/author&gt;&lt;author&gt;Christensen, J.H. &lt;/author&gt;&lt;author&gt;Bybjerg-Grauholm, J. &lt;/author&gt;&lt;author&gt;Baekvad-Hansen, M.&lt;/author&gt;&lt;/authors&gt;&lt;/contributors&gt;&lt;titles&gt;&lt;title&gt;Genome-wide association study implicates CHRNA2 in cannabis use disorder&lt;/title&gt;&lt;secondary-title&gt;bioRxiv&lt;/secondary-title&gt;&lt;/titles&gt;&lt;periodical&gt;&lt;full-title&gt;bioRxiv&lt;/full-title&gt;&lt;/periodical&gt;&lt;dates&gt;&lt;year&gt;2018&lt;/year&gt;&lt;/dates&gt;&lt;publisher&gt;Cold Spring Harbor Laboratory&lt;/publisher&gt;&lt;urls&gt;&lt;related-urls&gt;&lt;url&gt;https://www.biorxiv.org/content/early/2018/01/04/237321&lt;/url&gt;&lt;/related-urls&gt;&lt;/urls&gt;&lt;/record&gt;&lt;/Cite&gt;&lt;/EndNote&gt;</w:instrText>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7)</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noWrap/>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8p23</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77378271</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SMD1</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TaGVydmE8L0F1dGhvcj48WWVhcj4yMDE2PC9ZZWFyPjxS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NDcyLTgwPC9wYWdl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TaGVydmE8L0F1dGhvcj48WWVhcj4yMDE2PC9ZZWFyPjxS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NDcyLTgwPC9wYWdl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0)</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0q26</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409568</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Intergenic</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BZ3Jhd2FsPC9BdXRob3I+PFllYXI+MjAxODwvWWVhcj48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BZ3Jhd2FsPC9BdXRob3I+PFllYXI+MjAxODwvWWVhcj48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w:t>
            </w:r>
            <w:r w:rsidRPr="006D2F45">
              <w:rPr>
                <w:rFonts w:ascii="Calibri" w:eastAsia="Calibri" w:hAnsi="Calibri" w:cs="Times New Roman"/>
                <w:sz w:val="20"/>
                <w:szCs w:val="20"/>
              </w:rPr>
              <w:fldChar w:fldCharType="end"/>
            </w:r>
          </w:p>
        </w:tc>
      </w:tr>
      <w:tr w:rsidR="006D2F45" w:rsidRPr="006D2F45" w:rsidTr="00C72C4B">
        <w:trPr>
          <w:trHeight w:val="582"/>
        </w:trPr>
        <w:tc>
          <w:tcPr>
            <w:tcW w:w="1408" w:type="dxa"/>
            <w:noWrap/>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21q22</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86825689</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S100B/DIP2A</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TaGVydmE8L0F1dGhvcj48WWVhcj4yMDE2PC9ZZWFyPjxS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NDcyLTgwPC9wYWdl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TaGVydmE8L0F1dGhvcj48WWVhcj4yMDE2PC9ZZWFyPjxS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0)</w:t>
            </w:r>
            <w:r w:rsidRPr="006D2F45">
              <w:rPr>
                <w:rFonts w:ascii="Calibri" w:eastAsia="Calibri" w:hAnsi="Calibri" w:cs="Times New Roman"/>
                <w:sz w:val="20"/>
                <w:szCs w:val="20"/>
              </w:rPr>
              <w:fldChar w:fldCharType="end"/>
            </w:r>
          </w:p>
        </w:tc>
      </w:tr>
      <w:tr w:rsidR="006D2F45" w:rsidRPr="006D2F45" w:rsidTr="00C72C4B">
        <w:trPr>
          <w:trHeight w:val="1002"/>
        </w:trPr>
        <w:tc>
          <w:tcPr>
            <w:tcW w:w="1408"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Stimulant Use Disorder</w:t>
            </w:r>
          </w:p>
        </w:tc>
        <w:tc>
          <w:tcPr>
            <w:tcW w:w="1309" w:type="dxa"/>
            <w:noWrap/>
            <w:hideMark/>
          </w:tcPr>
          <w:p w:rsidR="006D2F45" w:rsidRPr="006D2F45" w:rsidRDefault="006D2F45" w:rsidP="006D2F45">
            <w:pPr>
              <w:rPr>
                <w:rFonts w:ascii="Calibri" w:eastAsia="Calibri" w:hAnsi="Calibri" w:cs="Times New Roman"/>
                <w:b/>
                <w:bCs/>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0q26</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2629540</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FAM53B</w:t>
            </w:r>
          </w:p>
        </w:tc>
        <w:tc>
          <w:tcPr>
            <w:tcW w:w="1931"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i/>
                <w:iCs/>
                <w:sz w:val="20"/>
                <w:szCs w:val="20"/>
              </w:rPr>
              <w:t>Fam53b</w:t>
            </w:r>
            <w:r w:rsidRPr="006D2F45">
              <w:rPr>
                <w:rFonts w:ascii="Calibri" w:eastAsia="Calibri" w:hAnsi="Calibri" w:cs="Times New Roman"/>
                <w:sz w:val="20"/>
                <w:szCs w:val="20"/>
              </w:rPr>
              <w:t xml:space="preserve"> associated with cocaine IVSA in mice</w:t>
            </w: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EaWNrc29uPC9BdXRob3I+PFllYXI+MjAxNjwvWWVhcj48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cGFnZXM+NDEtOTwvcGFnZXM+PHZvbHVtZT4x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EaWNrc29uPC9BdXRob3I+PFllYXI+MjAxNjwvWWVhcj48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8, 9)</w:t>
            </w:r>
            <w:r w:rsidRPr="006D2F45">
              <w:rPr>
                <w:rFonts w:ascii="Calibri" w:eastAsia="Calibri" w:hAnsi="Calibri" w:cs="Times New Roman"/>
                <w:sz w:val="20"/>
                <w:szCs w:val="20"/>
              </w:rPr>
              <w:fldChar w:fldCharType="end"/>
            </w:r>
          </w:p>
        </w:tc>
      </w:tr>
      <w:tr w:rsidR="006D2F45" w:rsidRPr="006D2F45" w:rsidTr="00C72C4B">
        <w:trPr>
          <w:trHeight w:val="762"/>
        </w:trPr>
        <w:tc>
          <w:tcPr>
            <w:tcW w:w="1408"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Opioid Use Disorder</w:t>
            </w:r>
          </w:p>
        </w:tc>
        <w:tc>
          <w:tcPr>
            <w:tcW w:w="1309" w:type="dxa"/>
            <w:noWrap/>
            <w:hideMark/>
          </w:tcPr>
          <w:p w:rsidR="006D2F45" w:rsidRPr="006D2F45" w:rsidRDefault="006D2F45" w:rsidP="006D2F45">
            <w:pPr>
              <w:rPr>
                <w:rFonts w:ascii="Calibri" w:eastAsia="Calibri" w:hAnsi="Calibri" w:cs="Times New Roman"/>
                <w:b/>
                <w:bCs/>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q42</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0799590</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HIH3</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OZWxzb248L0F1dGhvcj48WWVhcj4yMDE2PC9ZZWFyPjxS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jA4LTE0PC9wYWdlcz48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=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OZWxzb248L0F1dGhvcj48WWVhcj4yMDE2PC9ZZWFyPjxS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jA4LTE0PC9wYWdlcz48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=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2)</w:t>
            </w:r>
            <w:r w:rsidRPr="006D2F45">
              <w:rPr>
                <w:rFonts w:ascii="Calibri" w:eastAsia="Calibri" w:hAnsi="Calibri" w:cs="Times New Roman"/>
                <w:sz w:val="20"/>
                <w:szCs w:val="20"/>
              </w:rPr>
              <w:fldChar w:fldCharType="end"/>
            </w:r>
          </w:p>
        </w:tc>
      </w:tr>
      <w:tr w:rsidR="006D2F45" w:rsidRPr="006D2F45" w:rsidTr="00C72C4B">
        <w:trPr>
          <w:trHeight w:val="2220"/>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6q25</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 xml:space="preserve"> rs9479757</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OPRM1</w:t>
            </w:r>
          </w:p>
        </w:tc>
        <w:tc>
          <w:tcPr>
            <w:tcW w:w="1931"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 xml:space="preserve">Disrupts alternative splicing of </w:t>
            </w:r>
            <w:r w:rsidRPr="006D2F45">
              <w:rPr>
                <w:rFonts w:ascii="Calibri" w:eastAsia="Calibri" w:hAnsi="Calibri" w:cs="Times New Roman"/>
                <w:i/>
                <w:iCs/>
                <w:sz w:val="20"/>
                <w:szCs w:val="20"/>
              </w:rPr>
              <w:t>OPRM1</w:t>
            </w:r>
            <w:r w:rsidRPr="006D2F45">
              <w:rPr>
                <w:rFonts w:ascii="Calibri" w:eastAsia="Calibri" w:hAnsi="Calibri" w:cs="Times New Roman"/>
                <w:sz w:val="20"/>
                <w:szCs w:val="20"/>
              </w:rPr>
              <w:t xml:space="preserve">. </w:t>
            </w:r>
            <w:proofErr w:type="spellStart"/>
            <w:r w:rsidRPr="006D2F45">
              <w:rPr>
                <w:rFonts w:ascii="Calibri" w:eastAsia="Calibri" w:hAnsi="Calibri" w:cs="Times New Roman"/>
                <w:sz w:val="20"/>
                <w:szCs w:val="20"/>
              </w:rPr>
              <w:t>hnRNPH</w:t>
            </w:r>
            <w:proofErr w:type="spellEnd"/>
            <w:r w:rsidRPr="006D2F45">
              <w:rPr>
                <w:rFonts w:ascii="Calibri" w:eastAsia="Calibri" w:hAnsi="Calibri" w:cs="Times New Roman"/>
                <w:sz w:val="20"/>
                <w:szCs w:val="20"/>
              </w:rPr>
              <w:t xml:space="preserve"> is a binding partner for the G allele. </w:t>
            </w:r>
            <w:proofErr w:type="spellStart"/>
            <w:r w:rsidRPr="006D2F45">
              <w:rPr>
                <w:rFonts w:ascii="Calibri" w:eastAsia="Calibri" w:hAnsi="Calibri" w:cs="Times New Roman"/>
                <w:sz w:val="20"/>
                <w:szCs w:val="20"/>
              </w:rPr>
              <w:t>hnRNPH</w:t>
            </w:r>
            <w:proofErr w:type="spellEnd"/>
            <w:r w:rsidRPr="006D2F45">
              <w:rPr>
                <w:rFonts w:ascii="Calibri" w:eastAsia="Calibri" w:hAnsi="Calibri" w:cs="Times New Roman"/>
                <w:sz w:val="20"/>
                <w:szCs w:val="20"/>
              </w:rPr>
              <w:t xml:space="preserve"> is associated with methamphetamine sensitivity in mice. </w:t>
            </w:r>
          </w:p>
        </w:tc>
        <w:tc>
          <w:tcPr>
            <w:tcW w:w="1090" w:type="dxa"/>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YdTwvQXV0aG9yPjxZZWFyPjIwMTQ8L1llYXI+PFJlY051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wvcGVyaW9kaWNhbD48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NTcxMzwvcGFnZXM+PHZvbHVtZT4xMTwvdm9sdW1lPjxudW1iZXI+MTI8L251bWJlcj48a2V5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YdTwvQXV0aG9yPjxZZWFyPjIwMTQ8L1llYXI+PFJlY051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wvcGVyaW9kaWNhbD48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NTcxMzwvcGFnZXM+PHZvbHVtZT4xMTwvdm9sdW1lPjxudW1iZXI+MTI8L251bWJlcj48a2V5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6, 39)</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noWrap/>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6q25</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3778150</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OPRM1</w:t>
            </w:r>
          </w:p>
        </w:tc>
        <w:tc>
          <w:tcPr>
            <w:tcW w:w="1931" w:type="dxa"/>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IYW5jb2NrPC9BdXRob3I+PFllYXI+MjAxNTwvWWVhcj48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IYW5jb2NrPC9BdXRob3I+PFllYXI+MjAxNTwvWWVhcj48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2)</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noWrap/>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8q12.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Deletion</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LOC647946, KC6, PIK3C3</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MaTwvQXV0aG9yPjxZZWFyPjIwMTU8L1llYXI+PFJlY051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MaTwvQXV0aG9yPjxZZWFyPjIwMTU8L1llYXI+PFJlY051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8)</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noWrap/>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8q23</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62103177</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KCNG2</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HZWxlcm50ZXI8L0F1dGhvcj48WWVhcj4yMDE0PC9ZZWFy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DEtOTwvcGFnZXM+PHZv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HZWxlcm50ZXI8L0F1dGhvcj48WWVhcj4yMDE0PC9ZZWFy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9)</w:t>
            </w:r>
            <w:r w:rsidRPr="006D2F45">
              <w:rPr>
                <w:rFonts w:ascii="Calibri" w:eastAsia="Calibri" w:hAnsi="Calibri" w:cs="Times New Roman"/>
                <w:sz w:val="20"/>
                <w:szCs w:val="20"/>
              </w:rPr>
              <w:fldChar w:fldCharType="end"/>
            </w:r>
          </w:p>
        </w:tc>
      </w:tr>
      <w:tr w:rsidR="006D2F45" w:rsidRPr="006D2F45" w:rsidTr="00C72C4B">
        <w:trPr>
          <w:trHeight w:val="1575"/>
        </w:trPr>
        <w:tc>
          <w:tcPr>
            <w:tcW w:w="1408" w:type="dxa"/>
            <w:hideMark/>
          </w:tcPr>
          <w:p w:rsidR="006D2F45" w:rsidRPr="006D2F45" w:rsidRDefault="006D2F45" w:rsidP="006D2F45">
            <w:pPr>
              <w:rPr>
                <w:rFonts w:ascii="Calibri" w:eastAsia="Calibri" w:hAnsi="Calibri" w:cs="Times New Roman"/>
                <w:b/>
                <w:bCs/>
                <w:sz w:val="20"/>
                <w:szCs w:val="20"/>
              </w:rPr>
            </w:pPr>
            <w:r w:rsidRPr="006D2F45">
              <w:rPr>
                <w:rFonts w:ascii="Calibri" w:eastAsia="Calibri" w:hAnsi="Calibri" w:cs="Times New Roman"/>
                <w:b/>
                <w:bCs/>
                <w:sz w:val="20"/>
                <w:szCs w:val="20"/>
              </w:rPr>
              <w:t>Polysubstance Abuse Disorder and General substance dependence</w:t>
            </w:r>
          </w:p>
        </w:tc>
        <w:tc>
          <w:tcPr>
            <w:tcW w:w="1309" w:type="dxa"/>
            <w:noWrap/>
            <w:hideMark/>
          </w:tcPr>
          <w:p w:rsidR="006D2F45" w:rsidRPr="006D2F45" w:rsidRDefault="006D2F45" w:rsidP="006D2F45">
            <w:pPr>
              <w:rPr>
                <w:rFonts w:ascii="Calibri" w:eastAsia="Calibri" w:hAnsi="Calibri" w:cs="Times New Roman"/>
                <w:b/>
                <w:bCs/>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2q1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2952621</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LOC151121</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XZXRoZXJpbGw8L0F1dGhvcj48WWVhcj4yMDE1PC9ZZWFy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XZXRoZXJpbGw8L0F1dGhvcj48WWVhcj4yMDE1PC9ZZWFy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5)</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3p24</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9829896</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KAT2B</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Kb2huc29uPC9BdXRob3I+PFllYXI+MjAxNjwvWWVhcj48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Kb2huc29uPC9BdXRob3I+PFllYXI+MjAxNjwvWWVhcj48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15)</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3q27</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868152</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CRYGS</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r>
            <w:r w:rsidR="00F635E2">
              <w:rPr>
                <w:rFonts w:ascii="Calibri" w:eastAsia="Calibri" w:hAnsi="Calibri" w:cs="Times New Roman"/>
                <w:sz w:val="20"/>
                <w:szCs w:val="20"/>
              </w:rPr>
              <w:instrText xml:space="preserve"> ADDIN EN.CITE &lt;EndNote&gt;&lt;Cite&gt;&lt;Author&gt;McGue&lt;/Author&gt;&lt;Year&gt;2013&lt;/Year&gt;&lt;RecNum&gt;396&lt;/RecNum&gt;&lt;DisplayText&gt;(21)&lt;/DisplayText&gt;&lt;record&gt;&lt;rec-number&gt;396&lt;/rec-number&gt;&lt;foreign-keys&gt;&lt;key app="EN" db-id="ffevavprasdsv6evveipe0wf05pff2s0rw25" timestamp="1524514164"&gt;396&lt;/key&gt;&lt;/foreign-keys&gt;&lt;ref-type name="Journal Article"&gt;17&lt;/ref-type&gt;&lt;contributors&gt;&lt;authors&gt;&lt;author&gt;McGue, M.&lt;/author&gt;&lt;author&gt;Zhang, Y.&lt;/author&gt;&lt;author&gt;Miller, M. B.&lt;/author&gt;&lt;author&gt;Basu, S.&lt;/author&gt;&lt;author&gt;Vrieze, S.&lt;/author&gt;&lt;author&gt;Hicks, B.&lt;/author&gt;&lt;author&gt;Malone, S.&lt;/author&gt;&lt;author&gt;Oetting, W. S.&lt;/author&gt;&lt;author&gt;Iacono, W. G.&lt;/author&gt;&lt;/authors&gt;&lt;/contributors&gt;&lt;auth-address&gt;Minnesota Center for Twin and Family Research, Department of Psychology, University of Minnesota, Elliott Hall, Minneapolis, MN 55455, USA. mcgue001@umn.edu&lt;/auth-address&gt;&lt;titles&gt;&lt;title&gt;A genome-wide association study of behavioral disinhibition&lt;/title&gt;&lt;secondary-title&gt;Behav Genet&lt;/secondary-title&gt;&lt;alt-title&gt;Behavior genetics&lt;/alt-title&gt;&lt;/titles&gt;&lt;periodical&gt;&lt;full-title&gt;Behav Genet&lt;/full-title&gt;&lt;abbr-1&gt;Behavior genetics&lt;/abbr-1&gt;&lt;/periodical&gt;&lt;alt-periodical&gt;&lt;full-title&gt;Behav Genet&lt;/full-title&gt;&lt;abbr-1&gt;Behavior genetics&lt;/abbr-1&gt;&lt;/alt-periodical&gt;&lt;pages&gt;363-73&lt;/pages&gt;&lt;volume&gt;43&lt;/volume&gt;&lt;number&gt;5&lt;/number&gt;&lt;keywords&gt;&lt;keyword&gt;Alcohol Drinking/genetics&lt;/keyword&gt;&lt;keyword&gt;Alcoholism/genetics&lt;/keyword&gt;&lt;keyword&gt;*Genetic Predisposition to Disease&lt;/keyword&gt;&lt;keyword&gt;Genome-Wide Association Study&lt;/keyword&gt;&lt;keyword&gt;Humans&lt;/keyword&gt;&lt;keyword&gt;Mental Disorders/*genetics&lt;/keyword&gt;&lt;keyword&gt;Polymorphism, Single Nucleotide&lt;/keyword&gt;&lt;keyword&gt;Smoking/genetics&lt;/keyword&gt;&lt;keyword&gt;Substance-Related Disorders/genetics&lt;/keyword&gt;&lt;/keywords&gt;&lt;dates&gt;&lt;year&gt;2013&lt;/year&gt;&lt;pub-dates&gt;&lt;date&gt;Sep&lt;/date&gt;&lt;/pub-dates&gt;&lt;/dates&gt;&lt;isbn&gt;1573-3297 (Electronic)&amp;#xD;0001-8244 (Linking)&lt;/isbn&gt;&lt;accession-num&gt;23942779&lt;/accession-num&gt;&lt;urls&gt;&lt;related-urls&gt;&lt;url&gt;http://www.ncbi.nlm.nih.gov/pubmed/23942779&lt;/url&gt;&lt;/related-urls&gt;&lt;/urls&gt;&lt;custom2&gt;3886341&lt;/custom2&gt;&lt;electronic-resource-num&gt;10.1007/s10519-013-9606-x&lt;/electronic-resource-num&gt;&lt;/record&gt;&lt;/Cite&gt;&lt;/EndNote&gt;</w:instrText>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1)</w:t>
            </w:r>
            <w:r w:rsidRPr="006D2F45">
              <w:rPr>
                <w:rFonts w:ascii="Calibri" w:eastAsia="Calibri" w:hAnsi="Calibri" w:cs="Times New Roman"/>
                <w:sz w:val="20"/>
                <w:szCs w:val="20"/>
              </w:rPr>
              <w:fldChar w:fldCharType="end"/>
            </w:r>
          </w:p>
        </w:tc>
      </w:tr>
      <w:tr w:rsidR="006D2F45" w:rsidRPr="006D2F45" w:rsidTr="00C72C4B">
        <w:trPr>
          <w:trHeight w:val="945"/>
        </w:trPr>
        <w:tc>
          <w:tcPr>
            <w:tcW w:w="1408" w:type="dxa"/>
            <w:noWrap/>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6p25</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1799971</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OPRM1</w:t>
            </w:r>
          </w:p>
        </w:tc>
        <w:tc>
          <w:tcPr>
            <w:tcW w:w="1931"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Modest protective effect on general substance dependence</w:t>
            </w:r>
          </w:p>
        </w:tc>
        <w:tc>
          <w:tcPr>
            <w:tcW w:w="1090" w:type="dxa"/>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TY2h3YW50ZXMtQW48L0F1dGhvcj48WWVhcj4yMDE2PC9Z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TY2h3YW50ZXMtQW48L0F1dGhvcj48WWVhcj4yMDE2PC9Z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29)</w:t>
            </w:r>
            <w:r w:rsidRPr="006D2F45">
              <w:rPr>
                <w:rFonts w:ascii="Calibri" w:eastAsia="Calibri" w:hAnsi="Calibri" w:cs="Times New Roman"/>
                <w:sz w:val="20"/>
                <w:szCs w:val="20"/>
              </w:rPr>
              <w:fldChar w:fldCharType="end"/>
            </w:r>
          </w:p>
        </w:tc>
      </w:tr>
      <w:tr w:rsidR="006D2F45" w:rsidRPr="006D2F45" w:rsidTr="00C72C4B">
        <w:trPr>
          <w:trHeight w:val="315"/>
        </w:trPr>
        <w:tc>
          <w:tcPr>
            <w:tcW w:w="1408" w:type="dxa"/>
            <w:hideMark/>
          </w:tcPr>
          <w:p w:rsidR="006D2F45" w:rsidRPr="006D2F45" w:rsidRDefault="006D2F45" w:rsidP="006D2F45">
            <w:pPr>
              <w:rPr>
                <w:rFonts w:ascii="Calibri" w:eastAsia="Calibri" w:hAnsi="Calibri" w:cs="Times New Roman"/>
                <w:sz w:val="20"/>
                <w:szCs w:val="20"/>
              </w:rPr>
            </w:pPr>
          </w:p>
        </w:tc>
        <w:tc>
          <w:tcPr>
            <w:tcW w:w="1309" w:type="dxa"/>
            <w:noWrap/>
            <w:hideMark/>
          </w:tcPr>
          <w:p w:rsidR="006D2F45" w:rsidRPr="006D2F45" w:rsidRDefault="006D2F45" w:rsidP="006D2F45">
            <w:pPr>
              <w:rPr>
                <w:rFonts w:ascii="Calibri" w:eastAsia="Calibri" w:hAnsi="Calibri" w:cs="Times New Roman"/>
                <w:sz w:val="20"/>
                <w:szCs w:val="20"/>
              </w:rPr>
            </w:pPr>
          </w:p>
        </w:tc>
        <w:tc>
          <w:tcPr>
            <w:tcW w:w="1329"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18p11</w:t>
            </w:r>
          </w:p>
        </w:tc>
        <w:tc>
          <w:tcPr>
            <w:tcW w:w="1277"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t>rs2567261</w:t>
            </w:r>
          </w:p>
        </w:tc>
        <w:tc>
          <w:tcPr>
            <w:tcW w:w="1437" w:type="dxa"/>
            <w:noWrap/>
            <w:hideMark/>
          </w:tcPr>
          <w:p w:rsidR="006D2F45" w:rsidRPr="006D2F45" w:rsidRDefault="006D2F45" w:rsidP="006D2F45">
            <w:pPr>
              <w:rPr>
                <w:rFonts w:ascii="Calibri" w:eastAsia="Calibri" w:hAnsi="Calibri" w:cs="Times New Roman"/>
                <w:i/>
                <w:iCs/>
                <w:sz w:val="20"/>
                <w:szCs w:val="20"/>
              </w:rPr>
            </w:pPr>
            <w:r w:rsidRPr="006D2F45">
              <w:rPr>
                <w:rFonts w:ascii="Calibri" w:eastAsia="Calibri" w:hAnsi="Calibri" w:cs="Times New Roman"/>
                <w:i/>
                <w:iCs/>
                <w:sz w:val="20"/>
                <w:szCs w:val="20"/>
              </w:rPr>
              <w:t>ARHGAP28</w:t>
            </w:r>
          </w:p>
        </w:tc>
        <w:tc>
          <w:tcPr>
            <w:tcW w:w="1931" w:type="dxa"/>
            <w:noWrap/>
            <w:hideMark/>
          </w:tcPr>
          <w:p w:rsidR="006D2F45" w:rsidRPr="006D2F45" w:rsidRDefault="006D2F45" w:rsidP="006D2F45">
            <w:pPr>
              <w:rPr>
                <w:rFonts w:ascii="Calibri" w:eastAsia="Calibri" w:hAnsi="Calibri" w:cs="Times New Roman"/>
                <w:i/>
                <w:iCs/>
                <w:sz w:val="20"/>
                <w:szCs w:val="20"/>
              </w:rPr>
            </w:pPr>
          </w:p>
        </w:tc>
        <w:tc>
          <w:tcPr>
            <w:tcW w:w="1090" w:type="dxa"/>
            <w:noWrap/>
            <w:hideMark/>
          </w:tcPr>
          <w:p w:rsidR="006D2F45" w:rsidRPr="006D2F45" w:rsidRDefault="006D2F45" w:rsidP="006D2F45">
            <w:pPr>
              <w:rPr>
                <w:rFonts w:ascii="Calibri" w:eastAsia="Calibri" w:hAnsi="Calibri" w:cs="Times New Roman"/>
                <w:sz w:val="20"/>
                <w:szCs w:val="20"/>
              </w:rPr>
            </w:pPr>
            <w:r w:rsidRPr="006D2F45">
              <w:rPr>
                <w:rFonts w:ascii="Calibri" w:eastAsia="Calibri" w:hAnsi="Calibri" w:cs="Times New Roman"/>
                <w:sz w:val="20"/>
                <w:szCs w:val="20"/>
              </w:rPr>
              <w:fldChar w:fldCharType="begin">
                <w:fldData xml:space="preserve">PEVuZE5vdGU+PENpdGU+PEF1dGhvcj5XZXRoZXJpbGw8L0F1dGhvcj48WWVhcj4yMDE1PC9ZZWFy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</w:fldData>
              </w:fldChar>
            </w:r>
            <w:r w:rsidR="00F635E2">
              <w:rPr>
                <w:rFonts w:ascii="Calibri" w:eastAsia="Calibri" w:hAnsi="Calibri" w:cs="Times New Roman"/>
                <w:sz w:val="20"/>
                <w:szCs w:val="20"/>
              </w:rPr>
              <w:instrText xml:space="preserve"> ADDIN EN.CITE </w:instrText>
            </w:r>
            <w:r w:rsidR="00F635E2">
              <w:rPr>
                <w:rFonts w:ascii="Calibri" w:eastAsia="Calibri" w:hAnsi="Calibri" w:cs="Times New Roman"/>
                <w:sz w:val="20"/>
                <w:szCs w:val="20"/>
              </w:rPr>
              <w:fldChar w:fldCharType="begin">
                <w:fldData xml:space="preserve">PEVuZE5vdGU+PENpdGU+PEF1dGhvcj5XZXRoZXJpbGw8L0F1dGhvcj48WWVhcj4yMDE1PC9ZZWFy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</w:fldData>
              </w:fldChar>
            </w:r>
            <w:r w:rsidR="00F635E2">
              <w:rPr>
                <w:rFonts w:ascii="Calibri" w:eastAsia="Calibri" w:hAnsi="Calibri" w:cs="Times New Roman"/>
                <w:sz w:val="20"/>
                <w:szCs w:val="20"/>
              </w:rPr>
              <w:instrText xml:space="preserve"> ADDIN EN.CITE.DATA </w:instrText>
            </w:r>
            <w:r w:rsidR="00F635E2">
              <w:rPr>
                <w:rFonts w:ascii="Calibri" w:eastAsia="Calibri" w:hAnsi="Calibri" w:cs="Times New Roman"/>
                <w:sz w:val="20"/>
                <w:szCs w:val="20"/>
              </w:rPr>
            </w:r>
            <w:r w:rsidR="00F635E2">
              <w:rPr>
                <w:rFonts w:ascii="Calibri" w:eastAsia="Calibri" w:hAnsi="Calibri" w:cs="Times New Roman"/>
                <w:sz w:val="20"/>
                <w:szCs w:val="20"/>
              </w:rPr>
              <w:fldChar w:fldCharType="end"/>
            </w:r>
            <w:r w:rsidRPr="006D2F45">
              <w:rPr>
                <w:rFonts w:ascii="Calibri" w:eastAsia="Calibri" w:hAnsi="Calibri" w:cs="Times New Roman"/>
                <w:sz w:val="20"/>
                <w:szCs w:val="20"/>
              </w:rPr>
              <w:fldChar w:fldCharType="separate"/>
            </w:r>
            <w:r w:rsidR="00F635E2">
              <w:rPr>
                <w:rFonts w:ascii="Calibri" w:eastAsia="Calibri" w:hAnsi="Calibri" w:cs="Times New Roman"/>
                <w:noProof/>
                <w:sz w:val="20"/>
                <w:szCs w:val="20"/>
              </w:rPr>
              <w:t>(35)</w:t>
            </w:r>
            <w:r w:rsidRPr="006D2F45">
              <w:rPr>
                <w:rFonts w:ascii="Calibri" w:eastAsia="Calibri" w:hAnsi="Calibri" w:cs="Times New Roman"/>
                <w:sz w:val="20"/>
                <w:szCs w:val="20"/>
              </w:rPr>
              <w:fldChar w:fldCharType="end"/>
            </w:r>
          </w:p>
        </w:tc>
      </w:tr>
    </w:tbl>
    <w:p w:rsidR="006D2F45" w:rsidRPr="006D2F45" w:rsidRDefault="006D2F45" w:rsidP="006D2F45">
      <w:pPr>
        <w:spacing w:line="240" w:lineRule="auto"/>
        <w:rPr>
          <w:rFonts w:ascii="Calibri" w:eastAsia="Calibri" w:hAnsi="Calibri" w:cs="Times New Roman"/>
        </w:rPr>
      </w:pPr>
      <w:r w:rsidRPr="006D2F45">
        <w:rPr>
          <w:rFonts w:ascii="Calibri" w:eastAsia="Calibri" w:hAnsi="Calibri" w:cs="Times New Roman"/>
          <w:b/>
        </w:rPr>
        <w:t xml:space="preserve">Supplemental Table 1. </w:t>
      </w:r>
      <w:r w:rsidRPr="006D2F45">
        <w:rPr>
          <w:rFonts w:ascii="Calibri" w:eastAsia="Calibri" w:hAnsi="Calibri" w:cs="Times New Roman"/>
        </w:rPr>
        <w:t xml:space="preserve">The genetics of addiction as revealed through GWAS studies of nicotine, alcohol, and other SUDs. The findings listed on the table are limited to common variants (single-nucleotide polymorphisms [SNPs]) for which there is independently replicated evidence of a robust association at a standard genome-wide significance threshold of P&lt;5× 10−8. For more details see </w:t>
      </w:r>
      <w:r w:rsidRPr="006D2F45">
        <w:rPr>
          <w:rFonts w:ascii="Calibri" w:eastAsia="Calibri" w:hAnsi="Calibri" w:cs="Times New Roman"/>
        </w:rPr>
        <w:fldChar w:fldCharType="begin"/>
      </w:r>
      <w:r w:rsidR="00F635E2">
        <w:rPr>
          <w:rFonts w:ascii="Calibri" w:eastAsia="Calibri" w:hAnsi="Calibri" w:cs="Times New Roman"/>
        </w:rPr>
        <w:instrText xml:space="preserve"> ADDIN EN.CITE &lt;EndNote&gt;&lt;Cite&gt;&lt;Author&gt;Hancock&lt;/Author&gt;&lt;Year&gt;2018&lt;/Year&gt;&lt;RecNum&gt;210&lt;/RecNum&gt;&lt;DisplayText&gt;(11)&lt;/DisplayText&gt;&lt;record&gt;&lt;rec-number&gt;210&lt;/rec-number&gt;&lt;foreign-keys&gt;&lt;key app="EN" db-id="ffevavprasdsv6evveipe0wf05pff2s0rw25" timestamp="1520615842"&gt;210&lt;/key&gt;&lt;/foreign-keys&gt;&lt;ref-type name="Journal Article"&gt;17&lt;/ref-type&gt;&lt;contributors&gt;&lt;authors&gt;&lt;author&gt;Hancock, D. B.&lt;/author&gt;&lt;author&gt;Markunas, C. A.&lt;/author&gt;&lt;author&gt;Bierut, L. J.&lt;/author&gt;&lt;author&gt;Johnson, E. O.&lt;/author&gt;&lt;/authors&gt;&lt;/contributors&gt;&lt;auth-address&gt;Behavioral and Urban Health Program, Behavioral Health and Criminal Justice Division, RTI International, 3040 East Cornwallis Road, P. O. Box 12194, Research Triangle Park, NC, 27709, USA. dhancock@rti.org.&amp;#xD;Behavioral and Urban Health Program, Behavioral Health and Criminal Justice Division, RTI International, 3040 East Cornwallis Road, P. O. Box 12194, Research Triangle Park, NC, 27709, USA.&amp;#xD;Department of Psychiatry, Washington University, St. Louis, MO, USA.&amp;#xD;Fellow Program and Behavioral Health and Criminal Justice Division, RTI International, Research Triangle Park, NC, USA.&lt;/auth-address&gt;&lt;titles&gt;&lt;title&gt;Human Genetics of Addiction: New Insights and Future Directions&lt;/title&gt;&lt;secondary-title&gt;Curr Psychiatry Rep.&lt;/secondary-title&gt;&lt;alt-title&gt;Current psychiatry reports&lt;/alt-title&gt;&lt;/titles&gt;&lt;alt-periodical&gt;&lt;full-title&gt;Curr Psychiatry Rep&lt;/full-title&gt;&lt;abbr-1&gt;Current psychiatry reports&lt;/abbr-1&gt;&lt;/alt-periodical&gt;&lt;pages&gt;8&lt;/pages&gt;&lt;volume&gt;20&lt;/volume&gt;&lt;number&gt;2&lt;/number&gt;&lt;dates&gt;&lt;year&gt;2018&lt;/year&gt;&lt;pub-dates&gt;&lt;date&gt;Mar 5&lt;/date&gt;&lt;/pub-dates&gt;&lt;/dates&gt;&lt;isbn&gt;1535-1645 (Electronic)&amp;#xD;1523-3812 (Linking)&lt;/isbn&gt;&lt;accession-num&gt;29504045&lt;/accession-num&gt;&lt;urls&gt;&lt;related-urls&gt;&lt;url&gt;http://www.ncbi.nlm.nih.gov/pubmed/29504045&lt;/url&gt;&lt;/related-urls&gt;&lt;/urls&gt;&lt;electronic-resource-num&gt;10.1007/s11920-018-0873-3&lt;/electronic-resource-num&gt;&lt;/record&gt;&lt;/Cite&gt;&lt;/EndNote&gt;</w:instrText>
      </w:r>
      <w:r w:rsidRPr="006D2F45">
        <w:rPr>
          <w:rFonts w:ascii="Calibri" w:eastAsia="Calibri" w:hAnsi="Calibri" w:cs="Times New Roman"/>
        </w:rPr>
        <w:fldChar w:fldCharType="separate"/>
      </w:r>
      <w:r w:rsidR="00F635E2">
        <w:rPr>
          <w:rFonts w:ascii="Calibri" w:eastAsia="Calibri" w:hAnsi="Calibri" w:cs="Times New Roman"/>
          <w:noProof/>
        </w:rPr>
        <w:t>(11)</w:t>
      </w:r>
      <w:r w:rsidRPr="006D2F45">
        <w:rPr>
          <w:rFonts w:ascii="Calibri" w:eastAsia="Calibri" w:hAnsi="Calibri" w:cs="Times New Roman"/>
        </w:rPr>
        <w:fldChar w:fldCharType="end"/>
      </w:r>
      <w:r w:rsidRPr="006D2F45">
        <w:rPr>
          <w:rFonts w:ascii="Calibri" w:eastAsia="Calibri" w:hAnsi="Calibri" w:cs="Times New Roman"/>
        </w:rPr>
        <w:t>.</w:t>
      </w:r>
    </w:p>
    <w:p w:rsidR="00F635E2" w:rsidRDefault="00F635E2"/>
    <w:p w:rsidR="00F635E2" w:rsidRDefault="00F635E2"/>
    <w:p w:rsidR="00F635E2" w:rsidRPr="00F635E2" w:rsidRDefault="00F635E2" w:rsidP="00F635E2">
      <w:pPr>
        <w:pStyle w:val="EndNoteBibliography"/>
        <w:spacing w:after="0"/>
      </w:pPr>
      <w:r>
        <w:fldChar w:fldCharType="begin"/>
      </w:r>
      <w:r>
        <w:instrText xml:space="preserve"> ADDIN EN.REFLIST </w:instrText>
      </w:r>
      <w:r>
        <w:fldChar w:fldCharType="separate"/>
      </w:r>
      <w:r w:rsidRPr="00F635E2">
        <w:t>1.</w:t>
      </w:r>
      <w:r w:rsidRPr="00F635E2">
        <w:tab/>
      </w:r>
      <w:r w:rsidRPr="00F635E2">
        <w:rPr>
          <w:b/>
        </w:rPr>
        <w:t>Agrawal A, Chou YL, Carey CE, Baranger DAA, Zhang B, Sherva R, Wetherill L, Kapoor M, Wang JC, Bertelsen S, Anokhin AP, Hesselbrock V, Kramer J, Lynskey MT, Meyers JL, Nurnberger JI, Rice JP, Tischfield J, Bierut LJ, Degenhardt L, Farrer LA, Gelernter J, Hariri AR, Heath AC, Kranzler HR, Madden PAF, Martin NG, Montgomery GW, Porjesz B, Wang T, Whitfield JB, Edenberg HJ, Foroud T, Goate AM, Bogdan R, and Nelson EC</w:t>
      </w:r>
      <w:r w:rsidRPr="00F635E2">
        <w:t xml:space="preserve">. Genome-wide association study identifies a novel locus for cannabis dependence. </w:t>
      </w:r>
      <w:r w:rsidRPr="00F635E2">
        <w:rPr>
          <w:i/>
        </w:rPr>
        <w:t xml:space="preserve">Mol Psychiatry </w:t>
      </w:r>
      <w:r w:rsidRPr="00F635E2">
        <w:t>23: 1293-1302, 2018.</w:t>
      </w:r>
    </w:p>
    <w:p w:rsidR="00F635E2" w:rsidRPr="00F635E2" w:rsidRDefault="00F635E2" w:rsidP="00F635E2">
      <w:pPr>
        <w:pStyle w:val="EndNoteBibliography"/>
        <w:spacing w:after="0"/>
      </w:pPr>
      <w:r w:rsidRPr="00F635E2">
        <w:t>2.</w:t>
      </w:r>
      <w:r w:rsidRPr="00F635E2">
        <w:tab/>
      </w:r>
      <w:r w:rsidRPr="00F635E2">
        <w:rPr>
          <w:b/>
        </w:rPr>
        <w:t>Amos CI, Wu X, Broderick P, Gorlov IP, Gu J, Eisen T, Dong Q, Zhang Q, Gu X, Vijayakrishnan J, Sullivan K, Matakidou A, Wang Y, Mills G, Doheny K, Tsai YY, Chen WV, Shete S, Spitz MR, and Houlston RS</w:t>
      </w:r>
      <w:r w:rsidRPr="00F635E2">
        <w:t xml:space="preserve">. Genome-wide association scan of tag SNPs identifies a susceptibility locus for lung cancer at 15q25.1. </w:t>
      </w:r>
      <w:r w:rsidRPr="00F635E2">
        <w:rPr>
          <w:i/>
        </w:rPr>
        <w:t xml:space="preserve">Nat Genet </w:t>
      </w:r>
      <w:r w:rsidRPr="00F635E2">
        <w:t>40: 616-622, 2008.</w:t>
      </w:r>
    </w:p>
    <w:p w:rsidR="00F635E2" w:rsidRPr="00F635E2" w:rsidRDefault="00F635E2" w:rsidP="00F635E2">
      <w:pPr>
        <w:pStyle w:val="EndNoteBibliography"/>
        <w:spacing w:after="0"/>
      </w:pPr>
      <w:r w:rsidRPr="00F635E2">
        <w:t>3.</w:t>
      </w:r>
      <w:r w:rsidRPr="00F635E2">
        <w:tab/>
      </w:r>
      <w:r w:rsidRPr="00F635E2">
        <w:rPr>
          <w:b/>
        </w:rPr>
        <w:t>Baurley JW, Edlund CK, Pardamean CI, Conti DV, Krasnow R, Javitz HS, Hops H, Swan GE, Benowitz NL, and Bergen AW</w:t>
      </w:r>
      <w:r w:rsidRPr="00F635E2">
        <w:t xml:space="preserve">. Genome-Wide Association of the Laboratory-Based Nicotine Metabolite Ratio in Three Ancestries. </w:t>
      </w:r>
      <w:r w:rsidRPr="00F635E2">
        <w:rPr>
          <w:i/>
        </w:rPr>
        <w:t xml:space="preserve">Nicotine Tob Res </w:t>
      </w:r>
      <w:r w:rsidRPr="00F635E2">
        <w:t>18: 1837-1844, 2016.</w:t>
      </w:r>
    </w:p>
    <w:p w:rsidR="00F635E2" w:rsidRPr="00F635E2" w:rsidRDefault="00F635E2" w:rsidP="00F635E2">
      <w:pPr>
        <w:pStyle w:val="EndNoteBibliography"/>
        <w:spacing w:after="0"/>
      </w:pPr>
      <w:r w:rsidRPr="00F635E2">
        <w:lastRenderedPageBreak/>
        <w:t>4.</w:t>
      </w:r>
      <w:r w:rsidRPr="00F635E2">
        <w:tab/>
      </w:r>
      <w:r w:rsidRPr="00F635E2">
        <w:rPr>
          <w:b/>
        </w:rPr>
        <w:t>Bierut LJ, Goate AM, Breslau N, Johnson EO, Bertelsen S, Fox L, Agrawal A, Bucholz KK, Grucza R, Hesselbrock V, Kramer J, Kuperman S, Nurnberger J, Porjesz B, Saccone NL, Schuckit M, Tischfield J, Wang JC, Foroud T, Rice JP, and Edenberg HJ</w:t>
      </w:r>
      <w:r w:rsidRPr="00F635E2">
        <w:t xml:space="preserve">. ADH1B is associated with alcohol dependence and alcohol consumption in populations of European and African ancestry. </w:t>
      </w:r>
      <w:r w:rsidRPr="00F635E2">
        <w:rPr>
          <w:i/>
        </w:rPr>
        <w:t xml:space="preserve">Mol Psychiatry </w:t>
      </w:r>
      <w:r w:rsidRPr="00F635E2">
        <w:t>17: 445-450, 2012.</w:t>
      </w:r>
    </w:p>
    <w:p w:rsidR="00F635E2" w:rsidRPr="00F635E2" w:rsidRDefault="00F635E2" w:rsidP="00F635E2">
      <w:pPr>
        <w:pStyle w:val="EndNoteBibliography"/>
        <w:spacing w:after="0"/>
      </w:pPr>
      <w:r w:rsidRPr="00F635E2">
        <w:t>5.</w:t>
      </w:r>
      <w:r w:rsidRPr="00F635E2">
        <w:tab/>
      </w:r>
      <w:r w:rsidRPr="00F635E2">
        <w:rPr>
          <w:b/>
        </w:rPr>
        <w:t>Broms U, Wedenoja J, Largeau MR, Korhonen T, Pitkaniemi J, Keskitalo-Vuokko K, Happola A, Heikkila KH, Heikkila K, Ripatti S, Sarin AP, Salminen O, Paunio T, Pergadia ML, Madden PA, Kaprio J, and Loukola A</w:t>
      </w:r>
      <w:r w:rsidRPr="00F635E2">
        <w:t xml:space="preserve">. Analysis of detailed phenotype profiles reveals CHRNA5-CHRNA3-CHRNB4 gene cluster association with several nicotine dependence traits. </w:t>
      </w:r>
      <w:r w:rsidRPr="00F635E2">
        <w:rPr>
          <w:i/>
        </w:rPr>
        <w:t xml:space="preserve">Nicotine Tob Res </w:t>
      </w:r>
      <w:r w:rsidRPr="00F635E2">
        <w:t>14: 720-733, 2012.</w:t>
      </w:r>
    </w:p>
    <w:p w:rsidR="00F635E2" w:rsidRPr="00F635E2" w:rsidRDefault="00F635E2" w:rsidP="00F635E2">
      <w:pPr>
        <w:pStyle w:val="EndNoteBibliography"/>
        <w:spacing w:after="0"/>
      </w:pPr>
      <w:r w:rsidRPr="00F635E2">
        <w:t>6.</w:t>
      </w:r>
      <w:r w:rsidRPr="00F635E2">
        <w:tab/>
      </w:r>
      <w:r w:rsidRPr="00F635E2">
        <w:rPr>
          <w:b/>
        </w:rPr>
        <w:t>Clarke TK, Adams MJ, Davies G, Howard DM, Hall LS, Padmanabhan S, Murray AD, Smith BH, Campbell A, Hayward C, Porteous DJ, Deary IJ, and McIntosh AM</w:t>
      </w:r>
      <w:r w:rsidRPr="00F635E2">
        <w:t xml:space="preserve">. Genome-wide association study of alcohol consumption and genetic overlap with other health-related traits in UK Biobank (N=112 117). </w:t>
      </w:r>
      <w:r w:rsidRPr="00F635E2">
        <w:rPr>
          <w:i/>
        </w:rPr>
        <w:t xml:space="preserve">Mol Psychiatry </w:t>
      </w:r>
      <w:r w:rsidRPr="00F635E2">
        <w:t>22: 1376-1384, 2017.</w:t>
      </w:r>
    </w:p>
    <w:p w:rsidR="00F635E2" w:rsidRPr="00F635E2" w:rsidRDefault="00F635E2" w:rsidP="00F635E2">
      <w:pPr>
        <w:pStyle w:val="EndNoteBibliography"/>
        <w:spacing w:after="0"/>
      </w:pPr>
      <w:r w:rsidRPr="00F635E2">
        <w:t>7.</w:t>
      </w:r>
      <w:r w:rsidRPr="00F635E2">
        <w:tab/>
      </w:r>
      <w:r w:rsidRPr="00F635E2">
        <w:rPr>
          <w:b/>
        </w:rPr>
        <w:t>Demontis D, Rajagopal VM, Als TD, Grove J, Pallesen J, Hjorthoj C, Qvist P, Christensen JH, Bybjerg-Grauholm J, and Baekvad-Hansen M</w:t>
      </w:r>
      <w:r w:rsidRPr="00F635E2">
        <w:t xml:space="preserve">. Genome-wide association study implicates CHRNA2 in cannabis use disorder. In: </w:t>
      </w:r>
      <w:r w:rsidRPr="00F635E2">
        <w:rPr>
          <w:i/>
        </w:rPr>
        <w:t>bioRxiv</w:t>
      </w:r>
      <w:r w:rsidRPr="00F635E2">
        <w:t>Cold Spring Harbor Laboratory, 2018.</w:t>
      </w:r>
    </w:p>
    <w:p w:rsidR="00F635E2" w:rsidRPr="00F635E2" w:rsidRDefault="00F635E2" w:rsidP="00F635E2">
      <w:pPr>
        <w:pStyle w:val="EndNoteBibliography"/>
        <w:spacing w:after="0"/>
      </w:pPr>
      <w:r w:rsidRPr="00F635E2">
        <w:t>8.</w:t>
      </w:r>
      <w:r w:rsidRPr="00F635E2">
        <w:tab/>
      </w:r>
      <w:r w:rsidRPr="00F635E2">
        <w:rPr>
          <w:b/>
        </w:rPr>
        <w:t>Dickson PE, Miller MM, Calton MA, Bubier JA, Cook MN, Goldowitz D, Chesler EJ, and Mittleman G</w:t>
      </w:r>
      <w:r w:rsidRPr="00F635E2">
        <w:t xml:space="preserve">. Systems genetics of intravenous cocaine self-administration in the BXD recombinant inbred mouse panel. </w:t>
      </w:r>
      <w:r w:rsidRPr="00F635E2">
        <w:rPr>
          <w:i/>
        </w:rPr>
        <w:t xml:space="preserve">Psychopharmacology (Berl) </w:t>
      </w:r>
      <w:r w:rsidRPr="00F635E2">
        <w:t>233: 701-714, 2016.</w:t>
      </w:r>
    </w:p>
    <w:p w:rsidR="00F635E2" w:rsidRPr="00F635E2" w:rsidRDefault="00F635E2" w:rsidP="00F635E2">
      <w:pPr>
        <w:pStyle w:val="EndNoteBibliography"/>
        <w:spacing w:after="0"/>
      </w:pPr>
      <w:r w:rsidRPr="00F635E2">
        <w:t>9.</w:t>
      </w:r>
      <w:r w:rsidRPr="00F635E2">
        <w:tab/>
      </w:r>
      <w:r w:rsidRPr="00F635E2">
        <w:rPr>
          <w:b/>
        </w:rPr>
        <w:t>Gelernter J, Kranzler HR, Sherva R, Almasy L, Koesterer R, Smith AH, Anton R, Preuss UW, Ridinger M, Rujescu D, Wodarz N, Zill P, Zhao H, and Farrer LA</w:t>
      </w:r>
      <w:r w:rsidRPr="00F635E2">
        <w:t xml:space="preserve">. Genome-wide association study of alcohol dependence:significant findings in African- and European-Americans including novel risk loci. </w:t>
      </w:r>
      <w:r w:rsidRPr="00F635E2">
        <w:rPr>
          <w:i/>
        </w:rPr>
        <w:t xml:space="preserve">Mol Psychiatry </w:t>
      </w:r>
      <w:r w:rsidRPr="00F635E2">
        <w:t>19: 41-49, 2014.</w:t>
      </w:r>
    </w:p>
    <w:p w:rsidR="00F635E2" w:rsidRPr="00F635E2" w:rsidRDefault="00F635E2" w:rsidP="00F635E2">
      <w:pPr>
        <w:pStyle w:val="EndNoteBibliography"/>
        <w:spacing w:after="0"/>
      </w:pPr>
      <w:r w:rsidRPr="00F635E2">
        <w:t>10.</w:t>
      </w:r>
      <w:r w:rsidRPr="00F635E2">
        <w:tab/>
      </w:r>
      <w:r w:rsidRPr="00F635E2">
        <w:rPr>
          <w:b/>
        </w:rPr>
        <w:t>Hancock DB, Guo Y, Reginsson GW, Gaddis NC, Lutz SM, Sherva R, Loukola A, Minica CC, Markunas CA, Han Y, Young KA, Gudbjartsson DF, Gu F, McNeil DW, Qaiser B, Glasheen C, Olson S, Landi MT, Madden PAF, Farrer LA, Vink J, Saccone NL, Neale MC, Kranzler HR, McKay J, Hung RJ, Amos CI, Marazita ML, Boomsma DI, Baker TB, Gelernter J, Kaprio J, Caporaso NE, Thorgeirsson TE, Hokanson JE, Bierut LJ, Stefansson K, and Johnson EO</w:t>
      </w:r>
      <w:r w:rsidRPr="00F635E2">
        <w:t xml:space="preserve">. Genome-wide association study across European and African American ancestries identifies a SNP in DNMT3B contributing to nicotine dependence. </w:t>
      </w:r>
      <w:r w:rsidRPr="00F635E2">
        <w:rPr>
          <w:i/>
        </w:rPr>
        <w:t xml:space="preserve">Mol Psychiatry </w:t>
      </w:r>
      <w:r w:rsidRPr="00F635E2">
        <w:t>2017.</w:t>
      </w:r>
    </w:p>
    <w:p w:rsidR="00F635E2" w:rsidRPr="00F635E2" w:rsidRDefault="00F635E2" w:rsidP="00F635E2">
      <w:pPr>
        <w:pStyle w:val="EndNoteBibliography"/>
        <w:spacing w:after="0"/>
      </w:pPr>
      <w:r w:rsidRPr="00F635E2">
        <w:t>11.</w:t>
      </w:r>
      <w:r w:rsidRPr="00F635E2">
        <w:tab/>
      </w:r>
      <w:r w:rsidRPr="00F635E2">
        <w:rPr>
          <w:b/>
        </w:rPr>
        <w:t>Hancock DB, Markunas CA, Bierut LJ, and Johnson EO</w:t>
      </w:r>
      <w:r w:rsidRPr="00F635E2">
        <w:t xml:space="preserve">. Human Genetics of Addiction: New Insights and Future Directions. </w:t>
      </w:r>
      <w:r w:rsidRPr="00F635E2">
        <w:rPr>
          <w:i/>
        </w:rPr>
        <w:t xml:space="preserve">Curr Psychiatry Rep </w:t>
      </w:r>
      <w:r w:rsidRPr="00F635E2">
        <w:t>20: 8, 2018.</w:t>
      </w:r>
    </w:p>
    <w:p w:rsidR="00F635E2" w:rsidRPr="00F635E2" w:rsidRDefault="00F635E2" w:rsidP="00F635E2">
      <w:pPr>
        <w:pStyle w:val="EndNoteBibliography"/>
        <w:spacing w:after="0"/>
      </w:pPr>
      <w:r w:rsidRPr="00F635E2">
        <w:t>12.</w:t>
      </w:r>
      <w:r w:rsidRPr="00F635E2">
        <w:tab/>
      </w:r>
      <w:r w:rsidRPr="00F635E2">
        <w:rPr>
          <w:b/>
        </w:rPr>
        <w:t>Hancock DB, Reginsson GW, Gaddis NC, Chen X, Saccone NL, Lutz SM, Qaiser B, Sherva R, Steinberg S, Zink F, Stacey SN, Glasheen C, Chen J, Gu F, Frederiksen BN, Loukola A, Gudbjartsson DF, Bruske I, Landi MT, Bickeboller H, Madden P, Farrer L, Kaprio J, Kranzler HR, Gelernter J, Baker TB, Kraft P, Amos CI, Caporaso NE, Hokanson JE, Bierut LJ, Thorgeirsson TE, Johnson EO, and Stefansson K</w:t>
      </w:r>
      <w:r w:rsidRPr="00F635E2">
        <w:t xml:space="preserve">. Genome-wide meta-analysis reveals common splice site acceptor variant in CHRNA4 associated with nicotine dependence. </w:t>
      </w:r>
      <w:r w:rsidRPr="00F635E2">
        <w:rPr>
          <w:i/>
        </w:rPr>
        <w:t xml:space="preserve">Transl Psychiatry </w:t>
      </w:r>
      <w:r w:rsidRPr="00F635E2">
        <w:t>5: e651, 2015.</w:t>
      </w:r>
    </w:p>
    <w:p w:rsidR="00F635E2" w:rsidRPr="00F635E2" w:rsidRDefault="00F635E2" w:rsidP="00F635E2">
      <w:pPr>
        <w:pStyle w:val="EndNoteBibliography"/>
        <w:spacing w:after="0"/>
      </w:pPr>
      <w:r w:rsidRPr="00F635E2">
        <w:t>13.</w:t>
      </w:r>
      <w:r w:rsidRPr="00F635E2">
        <w:tab/>
      </w:r>
      <w:r w:rsidRPr="00F635E2">
        <w:rPr>
          <w:b/>
        </w:rPr>
        <w:t>Hong LE, Yang X, Wonodi I, Hodgkinson CA, Goldman D, Stine OC, Stein ES, and Thaker GK</w:t>
      </w:r>
      <w:r w:rsidRPr="00F635E2">
        <w:t xml:space="preserve">. A CHRNA5 allele related to nicotine addiction and schizophrenia. </w:t>
      </w:r>
      <w:r w:rsidRPr="00F635E2">
        <w:rPr>
          <w:i/>
        </w:rPr>
        <w:t xml:space="preserve">Genes Brain Behav </w:t>
      </w:r>
      <w:r w:rsidRPr="00F635E2">
        <w:t>10: 530-535, 2011.</w:t>
      </w:r>
    </w:p>
    <w:p w:rsidR="00F635E2" w:rsidRPr="00F635E2" w:rsidRDefault="00F635E2" w:rsidP="00F635E2">
      <w:pPr>
        <w:pStyle w:val="EndNoteBibliography"/>
        <w:spacing w:after="0"/>
      </w:pPr>
      <w:r w:rsidRPr="00F635E2">
        <w:t>14.</w:t>
      </w:r>
      <w:r w:rsidRPr="00F635E2">
        <w:tab/>
      </w:r>
      <w:r w:rsidRPr="00F635E2">
        <w:rPr>
          <w:b/>
        </w:rPr>
        <w:t>Hung RJ, McKay JD, Gaborieau V, Boffetta P, Hashibe M, Zaridze D, Mukeria A, Szeszenia-Dabrowska N, Lissowska J, Rudnai P, Fabianova E, Mates D, Bencko V, Foretova L, Janout V, Chen C, Goodman G, Field JK, Liloglou T, Xinarianos G, Cassidy A, McLaughlin J, Liu G, Narod S, Krokan HE, Skorpen F, Elvestad MB, Hveem K, Vatten L, Linseisen J, Clavel-Chapelon F, Vineis P, Bueno-de-Mesquita HB, Lund E, Martinez C, Bingham S, Rasmuson T, Hainaut P, Riboli E, Ahrens W, Benhamou S, Lagiou P, Trichopoulos D, Holcatova I, Merletti F, Kjaerheim K, Agudo A, Macfarlane G, Talamini R, Simonato L, Lowry R, Conway DI, Znaor A, Healy C, Zelenika D, Boland A, Delepine M, Foglio M, Lechner D, Matsuda F, Blanche H, Gut I, Heath S, Lathrop M, and Brennan P</w:t>
      </w:r>
      <w:r w:rsidRPr="00F635E2">
        <w:t xml:space="preserve">. A susceptibility locus for </w:t>
      </w:r>
      <w:r w:rsidRPr="00F635E2">
        <w:lastRenderedPageBreak/>
        <w:t xml:space="preserve">lung cancer maps to nicotinic acetylcholine receptor subunit genes on 15q25. </w:t>
      </w:r>
      <w:r w:rsidRPr="00F635E2">
        <w:rPr>
          <w:i/>
        </w:rPr>
        <w:t xml:space="preserve">Nature </w:t>
      </w:r>
      <w:r w:rsidRPr="00F635E2">
        <w:t>452: 633-637, 2008.</w:t>
      </w:r>
    </w:p>
    <w:p w:rsidR="00F635E2" w:rsidRPr="00F635E2" w:rsidRDefault="00F635E2" w:rsidP="00F635E2">
      <w:pPr>
        <w:pStyle w:val="EndNoteBibliography"/>
        <w:spacing w:after="0"/>
      </w:pPr>
      <w:r w:rsidRPr="00F635E2">
        <w:t>15.</w:t>
      </w:r>
      <w:r w:rsidRPr="00F635E2">
        <w:tab/>
      </w:r>
      <w:r w:rsidRPr="00F635E2">
        <w:rPr>
          <w:b/>
        </w:rPr>
        <w:t>Johnson EO, Hancock DB, Levy JL, Gaddis NC, Page GP, Glasheen C, Saccone NL, Bierut LJ, and Kral AH</w:t>
      </w:r>
      <w:r w:rsidRPr="00F635E2">
        <w:t xml:space="preserve">. KAT2B polymorphism identified for drug abuse in African Americans with regulatory links to drug abuse pathways in human prefrontal cortex. </w:t>
      </w:r>
      <w:r w:rsidRPr="00F635E2">
        <w:rPr>
          <w:i/>
        </w:rPr>
        <w:t xml:space="preserve">Addict Biol </w:t>
      </w:r>
      <w:r w:rsidRPr="00F635E2">
        <w:t>21: 1217-1232, 2016.</w:t>
      </w:r>
    </w:p>
    <w:p w:rsidR="00F635E2" w:rsidRPr="00F635E2" w:rsidRDefault="00F635E2" w:rsidP="00F635E2">
      <w:pPr>
        <w:pStyle w:val="EndNoteBibliography"/>
        <w:spacing w:after="0"/>
      </w:pPr>
      <w:r w:rsidRPr="00F635E2">
        <w:t>16.</w:t>
      </w:r>
      <w:r w:rsidRPr="00F635E2">
        <w:tab/>
      </w:r>
      <w:r w:rsidRPr="00F635E2">
        <w:rPr>
          <w:b/>
        </w:rPr>
        <w:t>Jorgenson E, Thai KK, Hoffmann TJ, Sakoda LC, Kvale MN, Banda Y, Schaefer C, Risch N, Mertens J, Weisner C, and Choquet H</w:t>
      </w:r>
      <w:r w:rsidRPr="00F635E2">
        <w:t xml:space="preserve">. Genetic contributors to variation in alcohol consumption vary by race/ethnicity in a large multi-ethnic genome-wide association study. </w:t>
      </w:r>
      <w:r w:rsidRPr="00F635E2">
        <w:rPr>
          <w:i/>
        </w:rPr>
        <w:t xml:space="preserve">Mol Psychiatry </w:t>
      </w:r>
      <w:r w:rsidRPr="00F635E2">
        <w:t>22: 1359-1367, 2017.</w:t>
      </w:r>
    </w:p>
    <w:p w:rsidR="00F635E2" w:rsidRPr="00F635E2" w:rsidRDefault="00F635E2" w:rsidP="00F635E2">
      <w:pPr>
        <w:pStyle w:val="EndNoteBibliography"/>
        <w:spacing w:after="0"/>
      </w:pPr>
      <w:r w:rsidRPr="00F635E2">
        <w:t>17.</w:t>
      </w:r>
      <w:r w:rsidRPr="00F635E2">
        <w:tab/>
      </w:r>
      <w:r w:rsidRPr="00F635E2">
        <w:rPr>
          <w:b/>
        </w:rPr>
        <w:t>Landi MT, Chatterjee N, Yu K, Goldin LR, Goldstein AM, Rotunno M, Mirabello L, Jacobs K, Wheeler W, Yeager M, Bergen AW, Li Q, Consonni D, Pesatori AC, Wacholder S, Thun M, Diver R, Oken M, Virtamo J, Albanes D, Wang Z, Burdette L, Doheny KF, Pugh EW, Laurie C, Brennan P, Hung R, Gaborieau V, McKay JD, Lathrop M, McLaughlin J, Wang Y, Tsao MS, Spitz MR, Wang Y, Krokan H, Vatten L, Skorpen F, Arnesen E, Benhamou S, Bouchard C, Metspalu A, Vooder T, Nelis M, Valk K, Field JK, Chen C, Goodman G, Sulem P, Thorleifsson G, Rafnar T, Eisen T, Sauter W, Rosenberger A, Bickeboller H, Risch A, Chang-Claude J, Wichmann HE, Stefansson K, Houlston R, Amos CI, Fraumeni JF, Savage SA, Bertazzi PA, Tucker MA, Chanock S, and Caporaso NE</w:t>
      </w:r>
      <w:r w:rsidRPr="00F635E2">
        <w:t xml:space="preserve">. A Genome-wide Association Study of Lung Cancer Identifies a Region of Chromosome 5p15 Associated with Risk for Adenocarcinoma. </w:t>
      </w:r>
      <w:r w:rsidRPr="00F635E2">
        <w:rPr>
          <w:i/>
        </w:rPr>
        <w:t xml:space="preserve">Am J Hum Genet </w:t>
      </w:r>
      <w:r w:rsidRPr="00F635E2">
        <w:t>88: 861, 2011.</w:t>
      </w:r>
    </w:p>
    <w:p w:rsidR="00F635E2" w:rsidRPr="00F635E2" w:rsidRDefault="00F635E2" w:rsidP="00F635E2">
      <w:pPr>
        <w:pStyle w:val="EndNoteBibliography"/>
        <w:spacing w:after="0"/>
      </w:pPr>
      <w:r w:rsidRPr="00F635E2">
        <w:t>18.</w:t>
      </w:r>
      <w:r w:rsidRPr="00F635E2">
        <w:tab/>
      </w:r>
      <w:r w:rsidRPr="00F635E2">
        <w:rPr>
          <w:b/>
        </w:rPr>
        <w:t>Li D, Zhao H, Kranzler HR, Li MD, Jensen KP, Zayats T, Farrer LA, and Gelernter J</w:t>
      </w:r>
      <w:r w:rsidRPr="00F635E2">
        <w:t xml:space="preserve">. Genome-wide association study of copy number variations (CNVs) with opioid dependence. </w:t>
      </w:r>
      <w:r w:rsidRPr="00F635E2">
        <w:rPr>
          <w:i/>
        </w:rPr>
        <w:t xml:space="preserve">Neuropsychopharmacology </w:t>
      </w:r>
      <w:r w:rsidRPr="00F635E2">
        <w:t>40: 1016-1026, 2015.</w:t>
      </w:r>
    </w:p>
    <w:p w:rsidR="00F635E2" w:rsidRPr="00F635E2" w:rsidRDefault="00F635E2" w:rsidP="00F635E2">
      <w:pPr>
        <w:pStyle w:val="EndNoteBibliography"/>
        <w:spacing w:after="0"/>
      </w:pPr>
      <w:r w:rsidRPr="00F635E2">
        <w:t>19.</w:t>
      </w:r>
      <w:r w:rsidRPr="00F635E2">
        <w:tab/>
      </w:r>
      <w:r w:rsidRPr="00F635E2">
        <w:rPr>
          <w:b/>
        </w:rPr>
        <w:t>Liu P, Vikis HG, Wang D, Lu Y, Wang Y, Schwartz AG, Pinney SM, Yang P, de Andrade M, Petersen GM, Wiest JS, Fain PR, Gazdar A, Gaba C, Rothschild H, Mandal D, Coons T, Lee J, Kupert E, Seminara D, Minna J, Bailey-Wilson JE, Wu X, Spitz MR, Eisen T, Houlston RS, Amos CI, Anderson MW, and You M</w:t>
      </w:r>
      <w:r w:rsidRPr="00F635E2">
        <w:t xml:space="preserve">. Familial aggregation of common sequence variants on 15q24-25.1 in lung cancer. </w:t>
      </w:r>
      <w:r w:rsidRPr="00F635E2">
        <w:rPr>
          <w:i/>
        </w:rPr>
        <w:t xml:space="preserve">J Natl Cancer Inst </w:t>
      </w:r>
      <w:r w:rsidRPr="00F635E2">
        <w:t>100: 1326-1330, 2008.</w:t>
      </w:r>
    </w:p>
    <w:p w:rsidR="00F635E2" w:rsidRPr="00F635E2" w:rsidRDefault="00F635E2" w:rsidP="00F635E2">
      <w:pPr>
        <w:pStyle w:val="EndNoteBibliography"/>
        <w:spacing w:after="0"/>
      </w:pPr>
      <w:r w:rsidRPr="00F635E2">
        <w:t>20.</w:t>
      </w:r>
      <w:r w:rsidRPr="00F635E2">
        <w:tab/>
      </w:r>
      <w:r w:rsidRPr="00F635E2">
        <w:rPr>
          <w:b/>
        </w:rPr>
        <w:t>Loukola A, Buchwald J, Gupta R, Palviainen T, Hallfors J, Tikkanen E, Korhonen T, Ollikainen M, Sarin AP, Ripatti S, Lehtimaki T, Raitakari O, Salomaa V, Rose RJ, Tyndale RF, and Kaprio J</w:t>
      </w:r>
      <w:r w:rsidRPr="00F635E2">
        <w:t xml:space="preserve">. A Genome-Wide Association Study of a Biomarker of Nicotine Metabolism. </w:t>
      </w:r>
      <w:r w:rsidRPr="00F635E2">
        <w:rPr>
          <w:i/>
        </w:rPr>
        <w:t xml:space="preserve">PLoS Genet </w:t>
      </w:r>
      <w:r w:rsidRPr="00F635E2">
        <w:t>11: e1005498, 2015.</w:t>
      </w:r>
    </w:p>
    <w:p w:rsidR="00F635E2" w:rsidRPr="00F635E2" w:rsidRDefault="00F635E2" w:rsidP="00F635E2">
      <w:pPr>
        <w:pStyle w:val="EndNoteBibliography"/>
        <w:spacing w:after="0"/>
      </w:pPr>
      <w:r w:rsidRPr="00F635E2">
        <w:t>21.</w:t>
      </w:r>
      <w:r w:rsidRPr="00F635E2">
        <w:tab/>
      </w:r>
      <w:r w:rsidRPr="00F635E2">
        <w:rPr>
          <w:b/>
        </w:rPr>
        <w:t>McGue M, Zhang Y, Miller MB, Basu S, Vrieze S, Hicks B, Malone S, Oetting WS, and Iacono WG</w:t>
      </w:r>
      <w:r w:rsidRPr="00F635E2">
        <w:t xml:space="preserve">. A genome-wide association study of behavioral disinhibition. </w:t>
      </w:r>
      <w:r w:rsidRPr="00F635E2">
        <w:rPr>
          <w:i/>
        </w:rPr>
        <w:t xml:space="preserve">Behav Genet </w:t>
      </w:r>
      <w:r w:rsidRPr="00F635E2">
        <w:t>43: 363-373, 2013.</w:t>
      </w:r>
    </w:p>
    <w:p w:rsidR="00F635E2" w:rsidRPr="00F635E2" w:rsidRDefault="00F635E2" w:rsidP="00F635E2">
      <w:pPr>
        <w:pStyle w:val="EndNoteBibliography"/>
        <w:spacing w:after="0"/>
      </w:pPr>
      <w:r w:rsidRPr="00F635E2">
        <w:t>22.</w:t>
      </w:r>
      <w:r w:rsidRPr="00F635E2">
        <w:tab/>
      </w:r>
      <w:r w:rsidRPr="00F635E2">
        <w:rPr>
          <w:b/>
        </w:rPr>
        <w:t>Nelson EC, Agrawal A, Heath AC, Bogdan R, Sherva R, Zhang B, Al-Hasani R, Bruchas MR, Chou YL, Demers CH, Carey CE, Conley ED, Fakira AK, Farrer LA, Goate A, Gordon S, Henders AK, Hesselbrock V, Kapoor M, Lynskey MT, Madden PA, Moron JA, Rice JP, Saccone NL, Schwab SG, Shand FL, Todorov AA, Wallace L, Wang T, Wray NR, Zhou X, Degenhardt L, Martin NG, Hariri AR, Kranzler HR, Gelernter J, Bierut LJ, Clark DJ, and Montgomery GW</w:t>
      </w:r>
      <w:r w:rsidRPr="00F635E2">
        <w:t xml:space="preserve">. Evidence of CNIH3 involvement in opioid dependence. </w:t>
      </w:r>
      <w:r w:rsidRPr="00F635E2">
        <w:rPr>
          <w:i/>
        </w:rPr>
        <w:t xml:space="preserve">Mol Psychiatry </w:t>
      </w:r>
      <w:r w:rsidRPr="00F635E2">
        <w:t>21: 608-614, 2016.</w:t>
      </w:r>
    </w:p>
    <w:p w:rsidR="00F635E2" w:rsidRPr="00F635E2" w:rsidRDefault="00F635E2" w:rsidP="00F635E2">
      <w:pPr>
        <w:pStyle w:val="EndNoteBibliography"/>
        <w:spacing w:after="0"/>
      </w:pPr>
      <w:r w:rsidRPr="00F635E2">
        <w:t>23.</w:t>
      </w:r>
      <w:r w:rsidRPr="00F635E2">
        <w:tab/>
      </w:r>
      <w:r w:rsidRPr="00F635E2">
        <w:rPr>
          <w:b/>
        </w:rPr>
        <w:t>Pan Y, Luo X, Liu X, Wu LY, Zhang Q, Wang L, Wang W, Zuo L, and Wang KS</w:t>
      </w:r>
      <w:r w:rsidRPr="00F635E2">
        <w:t xml:space="preserve">. Genome-wide association studies of maximum number of drinks. </w:t>
      </w:r>
      <w:r w:rsidRPr="00F635E2">
        <w:rPr>
          <w:i/>
        </w:rPr>
        <w:t xml:space="preserve">J Psychiatr Res </w:t>
      </w:r>
      <w:r w:rsidRPr="00F635E2">
        <w:t>47: 1717-1724, 2013.</w:t>
      </w:r>
    </w:p>
    <w:p w:rsidR="00F635E2" w:rsidRPr="00F635E2" w:rsidRDefault="00F635E2" w:rsidP="00F635E2">
      <w:pPr>
        <w:pStyle w:val="EndNoteBibliography"/>
        <w:spacing w:after="0"/>
      </w:pPr>
      <w:r w:rsidRPr="00F635E2">
        <w:t>24.</w:t>
      </w:r>
      <w:r w:rsidRPr="00F635E2">
        <w:tab/>
      </w:r>
      <w:r w:rsidRPr="00F635E2">
        <w:rPr>
          <w:b/>
        </w:rPr>
        <w:t>Pillai SG, Ge D, Zhu G, Kong X, Shianna KV, Need AC, Feng S, Hersh CP, Bakke P, Gulsvik A, Ruppert A, Lodrup Carlsen KC, Roses A, Anderson W, Rennard SI, Lomas DA, Silverman EK, Goldstein DB, and Investigators I</w:t>
      </w:r>
      <w:r w:rsidRPr="00F635E2">
        <w:t xml:space="preserve">. A genome-wide association study in chronic obstructive pulmonary disease (COPD): identification of two major susceptibility loci. </w:t>
      </w:r>
      <w:r w:rsidRPr="00F635E2">
        <w:rPr>
          <w:i/>
        </w:rPr>
        <w:t xml:space="preserve">PLoS Genet </w:t>
      </w:r>
      <w:r w:rsidRPr="00F635E2">
        <w:t>5: e1000421, 2009.</w:t>
      </w:r>
    </w:p>
    <w:p w:rsidR="00F635E2" w:rsidRPr="00F635E2" w:rsidRDefault="00F635E2" w:rsidP="00F635E2">
      <w:pPr>
        <w:pStyle w:val="EndNoteBibliography"/>
        <w:spacing w:after="0"/>
      </w:pPr>
      <w:r w:rsidRPr="00F635E2">
        <w:t>25.</w:t>
      </w:r>
      <w:r w:rsidRPr="00F635E2">
        <w:tab/>
      </w:r>
      <w:r w:rsidRPr="00F635E2">
        <w:rPr>
          <w:b/>
        </w:rPr>
        <w:t>Quillen EE, Chen XD, Almasy L, Yang F, He H, Li X, Wang XY, Liu TQ, Hao W, Deng HW, Kranzler HR, and Gelernter J</w:t>
      </w:r>
      <w:r w:rsidRPr="00F635E2">
        <w:t xml:space="preserve">. ALDH2 is associated to alcohol dependence and is the major genetic determinant of "daily maximum drinks" in a GWAS study of an isolated rural Chinese sample. </w:t>
      </w:r>
      <w:r w:rsidRPr="00F635E2">
        <w:rPr>
          <w:i/>
        </w:rPr>
        <w:t xml:space="preserve">Am J Med Genet B Neuropsychiatr Genet </w:t>
      </w:r>
      <w:r w:rsidRPr="00F635E2">
        <w:t>165B: 103-110, 2014.</w:t>
      </w:r>
    </w:p>
    <w:p w:rsidR="00F635E2" w:rsidRPr="00F635E2" w:rsidRDefault="00F635E2" w:rsidP="00F635E2">
      <w:pPr>
        <w:pStyle w:val="EndNoteBibliography"/>
        <w:spacing w:after="0"/>
      </w:pPr>
      <w:r w:rsidRPr="00F635E2">
        <w:lastRenderedPageBreak/>
        <w:t>26.</w:t>
      </w:r>
      <w:r w:rsidRPr="00F635E2">
        <w:tab/>
      </w:r>
      <w:r w:rsidRPr="00F635E2">
        <w:rPr>
          <w:b/>
        </w:rPr>
        <w:t>Rice JP, Hartz SM, Agrawal A, Almasy L, Bennett S, Breslau N, Bucholz KK, Doheny KF, Edenberg HJ, Goate AM, Hesselbrock V, Howells WB, Johnson EO, Kramer J, Krueger RF, Kuperman S, Laurie C, Manolio TA, Neuman RJ, Nurnberger JI, Porjesz B, Pugh E, Ramos EM, Saccone N, Saccone S, Schuckit M, Bierut LJ, and Consortium G</w:t>
      </w:r>
      <w:r w:rsidRPr="00F635E2">
        <w:t xml:space="preserve">. CHRNB3 is more strongly associated with Fagerstrom test for cigarette dependence-based nicotine dependence than cigarettes per day: phenotype definition changes genome-wide association studies results. </w:t>
      </w:r>
      <w:r w:rsidRPr="00F635E2">
        <w:rPr>
          <w:i/>
        </w:rPr>
        <w:t xml:space="preserve">Addiction </w:t>
      </w:r>
      <w:r w:rsidRPr="00F635E2">
        <w:t>107: 2019-2028, 2012.</w:t>
      </w:r>
    </w:p>
    <w:p w:rsidR="00F635E2" w:rsidRPr="00F635E2" w:rsidRDefault="00F635E2" w:rsidP="00F635E2">
      <w:pPr>
        <w:pStyle w:val="EndNoteBibliography"/>
        <w:spacing w:after="0"/>
      </w:pPr>
      <w:r w:rsidRPr="00F635E2">
        <w:t>27.</w:t>
      </w:r>
      <w:r w:rsidRPr="00F635E2">
        <w:tab/>
      </w:r>
      <w:r w:rsidRPr="00F635E2">
        <w:rPr>
          <w:b/>
        </w:rPr>
        <w:t>Saccone SF, Hinrichs AL, Saccone NL, Chase GA, Konvicka K, Madden PA, Breslau N, Johnson EO, Hatsukami D, Pomerleau O, Swan GE, Goate AM, Rutter J, Bertelsen S, Fox L, Fugman D, Martin NG, Montgomery GW, Wang JC, Ballinger DG, Rice JP, and Bierut LJ</w:t>
      </w:r>
      <w:r w:rsidRPr="00F635E2">
        <w:t xml:space="preserve">. Cholinergic nicotinic receptor genes implicated in a nicotine dependence association study targeting 348 candidate genes with 3713 SNPs. </w:t>
      </w:r>
      <w:r w:rsidRPr="00F635E2">
        <w:rPr>
          <w:i/>
        </w:rPr>
        <w:t xml:space="preserve">Hum Mol Genet </w:t>
      </w:r>
      <w:r w:rsidRPr="00F635E2">
        <w:t>16: 36-49, 2007.</w:t>
      </w:r>
    </w:p>
    <w:p w:rsidR="00F635E2" w:rsidRPr="00F635E2" w:rsidRDefault="00F635E2" w:rsidP="00F635E2">
      <w:pPr>
        <w:pStyle w:val="EndNoteBibliography"/>
        <w:spacing w:after="0"/>
      </w:pPr>
      <w:r w:rsidRPr="00F635E2">
        <w:t>28.</w:t>
      </w:r>
      <w:r w:rsidRPr="00F635E2">
        <w:tab/>
      </w:r>
      <w:r w:rsidRPr="00F635E2">
        <w:rPr>
          <w:b/>
        </w:rPr>
        <w:t>Schumann G, Coin LJ, Lourdusamy A, Charoen P, Berger KH, Stacey D, Desrivieres S, Aliev FA, Khan AA, Amin N, Aulchenko YS, Bakalkin G, Bakker SJ, Balkau B, Beulens JW, Bilbao A, de Boer RA, Beury D, Bots ML, Breetvelt EJ, Cauchi S, Cavalcanti-Proenca C, Chambers JC, Clarke TK, Dahmen N, de Geus EJ, Dick D, Ducci F, Easton A, Edenberg HJ, Esko T, Fernandez-Medarde A, Foroud T, Freimer NB, Girault JA, Grobbee DE, Guarrera S, Gudbjartsson DF, Hartikainen AL, Heath AC, Hesselbrock V, Hofman A, Hottenga JJ, Isohanni MK, Kaprio J, Khaw KT, Kuehnel B, Laitinen J, Lobbens S, Luan J, Mangino M, Maroteaux M, Matullo G, McCarthy MI, Mueller C, Navis G, Numans ME, Nunez A, Nyholt DR, Onland-Moret CN, Oostra BA, O'Reilly PF, Palkovits M, Penninx BW, Polidoro S, Pouta A, Prokopenko I, Ricceri F, Santos E, Smit JH, Soranzo N, Song K, Sovio U, Stumvoll M, Surakk I, Thorgeirsson TE, Thorsteinsdottir U, Troakes C, Tyrfingsson T, Tonjes A, Uiterwaal CS, Uitterlinden AG, van der Harst P, van der Schouw YT, Staehlin O, Vogelzangs N, Vollenweider P, Waeber G, Wareham NJ, Waterworth DM, Whitfield JB, Wichmann EH, Willemsen G, Witteman JC, Yuan X, Zhai G, Zhao JH, Zhang W, Martin NG, Metspalu A, Doering A, Scott J, Spector TD, Loos RJ, Boomsma DI, Mooser V, Peltonen L, Stefansson K, van Duijn CM, Vineis P, Sommer WH, Kooner JS, Spanagel R, Heberlein UA, Jarvelin MR, and Elliott P</w:t>
      </w:r>
      <w:r w:rsidRPr="00F635E2">
        <w:t xml:space="preserve">. Genome-wide association and genetic functional studies identify autism susceptibility candidate 2 gene (AUTS2) in the regulation of alcohol consumption. </w:t>
      </w:r>
      <w:r w:rsidRPr="00F635E2">
        <w:rPr>
          <w:i/>
        </w:rPr>
        <w:t xml:space="preserve">Proc Natl Acad Sci U S A </w:t>
      </w:r>
      <w:r w:rsidRPr="00F635E2">
        <w:t>108: 7119-7124, 2011.</w:t>
      </w:r>
    </w:p>
    <w:p w:rsidR="00F635E2" w:rsidRPr="00F635E2" w:rsidRDefault="00F635E2" w:rsidP="00F635E2">
      <w:pPr>
        <w:pStyle w:val="EndNoteBibliography"/>
        <w:spacing w:after="0"/>
      </w:pPr>
      <w:r w:rsidRPr="00F635E2">
        <w:t>29.</w:t>
      </w:r>
      <w:r w:rsidRPr="00F635E2">
        <w:tab/>
      </w:r>
      <w:r w:rsidRPr="00F635E2">
        <w:rPr>
          <w:b/>
        </w:rPr>
        <w:t>Schwantes-An TH, Zhang J, Chen LS, Hartz SM, Culverhouse RC, Chen X, Coon H, Frank J, Kamens HM, Konte B, Kovanen L, Latvala A, Legrand LN, Maher BS, Melroy WE, Nelson EC, Reid MW, Robinson JD, Shen PH, Yang BZ, Andrews JA, Aveyard P, Beltcheva O, Brown SA, Cannon DS, Cichon S, Corley RP, Dahmen N, Degenhardt L, Foroud T, Gaebel W, Giegling I, Glatt SJ, Grucza RA, Hardin J, Hartmann AM, Heath AC, Herms S, Hodgkinson CA, Hoffmann P, Hops H, Huizinga D, Ising M, Johnson EO, Johnstone E, Kaneva RP, Kendler KS, Kiefer F, Kranzler HR, Krauter KS, Levran O, Lucae S, Lynskey MT, Maier W, Mann K, Martin NG, Mattheisen M, Montgomery GW, Muller-Myhsok B, Murphy MF, Neale MC, Nikolov MA, Nishita D, Nothen MM, Nurnberger J, Partonen T, Pergadia ML, Reynolds M, Ridinger M, Rose RJ, Rouvinen-Lagerstrom N, Scherbaum N, Schmal C, Soyka M, Stallings MC, Steffens M, Treutlein J, Tsuang M, Wall TL, Wodarz N, Yuferov V, Zill P, Bergen AW, Chen J, Cinciripini PM, Edenberg HJ, Ehringer MA, Ferrell RE, Gelernter J, Goldman D, Hewitt JK, Hopfer CJ, Iacono WG, Kaprio J, Kreek MJ, Kremensky IM, Madden PA, McGue M, Munafo MR, Philibert RA, Rietschel M, Roy A, Rujescu D, Saarikoski ST, Swan GE, Todorov AA, Vanyukov MM, Weiss RB, Bierut LJ, and Saccone NL</w:t>
      </w:r>
      <w:r w:rsidRPr="00F635E2">
        <w:t xml:space="preserve">. Association of the OPRM1 Variant rs1799971 (A118G) with Non-Specific Liability to Substance Dependence in a Collaborative de novo Meta-Analysis of European-Ancestry Cohorts. </w:t>
      </w:r>
      <w:r w:rsidRPr="00F635E2">
        <w:rPr>
          <w:i/>
        </w:rPr>
        <w:t xml:space="preserve">Behav Genet </w:t>
      </w:r>
      <w:r w:rsidRPr="00F635E2">
        <w:t>46: 151-169, 2016.</w:t>
      </w:r>
    </w:p>
    <w:p w:rsidR="00F635E2" w:rsidRPr="00F635E2" w:rsidRDefault="00F635E2" w:rsidP="00F635E2">
      <w:pPr>
        <w:pStyle w:val="EndNoteBibliography"/>
        <w:spacing w:after="0"/>
      </w:pPr>
      <w:r w:rsidRPr="00F635E2">
        <w:t>30.</w:t>
      </w:r>
      <w:r w:rsidRPr="00F635E2">
        <w:tab/>
      </w:r>
      <w:r w:rsidRPr="00F635E2">
        <w:rPr>
          <w:b/>
        </w:rPr>
        <w:t>Sherva R, Wang Q, Kranzler H, Zhao H, Koesterer R, Herman A, Farrer LA, and Gelernter J</w:t>
      </w:r>
      <w:r w:rsidRPr="00F635E2">
        <w:t xml:space="preserve">. Genome-wide Association Study of Cannabis Dependence Severity, Novel Risk Variants, and Shared Genetic Risks. </w:t>
      </w:r>
      <w:r w:rsidRPr="00F635E2">
        <w:rPr>
          <w:i/>
        </w:rPr>
        <w:t xml:space="preserve">JAMA Psychiatry </w:t>
      </w:r>
      <w:r w:rsidRPr="00F635E2">
        <w:t>73: 472-480, 2016.</w:t>
      </w:r>
    </w:p>
    <w:p w:rsidR="00F635E2" w:rsidRPr="00F635E2" w:rsidRDefault="00F635E2" w:rsidP="00F635E2">
      <w:pPr>
        <w:pStyle w:val="EndNoteBibliography"/>
        <w:spacing w:after="0"/>
      </w:pPr>
      <w:r w:rsidRPr="00F635E2">
        <w:lastRenderedPageBreak/>
        <w:t>31.</w:t>
      </w:r>
      <w:r w:rsidRPr="00F635E2">
        <w:tab/>
      </w:r>
      <w:r w:rsidRPr="00F635E2">
        <w:rPr>
          <w:b/>
        </w:rPr>
        <w:t>Siedlinski M, Cho MH, Bakke P, Gulsvik A, Lomas DA, Anderson W, Kong X, Rennard SI, Beaty TH, Hokanson JE, Crapo JD, Silverman EK, Investigators CO, and Investigators E</w:t>
      </w:r>
      <w:r w:rsidRPr="00F635E2">
        <w:t xml:space="preserve">. Genome-wide association study of smoking behaviours in patients with COPD. </w:t>
      </w:r>
      <w:r w:rsidRPr="00F635E2">
        <w:rPr>
          <w:i/>
        </w:rPr>
        <w:t xml:space="preserve">Thorax </w:t>
      </w:r>
      <w:r w:rsidRPr="00F635E2">
        <w:t>66: 894-902, 2011.</w:t>
      </w:r>
    </w:p>
    <w:p w:rsidR="00F635E2" w:rsidRPr="00F635E2" w:rsidRDefault="00F635E2" w:rsidP="00F635E2">
      <w:pPr>
        <w:pStyle w:val="EndNoteBibliography"/>
        <w:spacing w:after="0"/>
      </w:pPr>
      <w:r w:rsidRPr="00F635E2">
        <w:t>32.</w:t>
      </w:r>
      <w:r w:rsidRPr="00F635E2">
        <w:tab/>
      </w:r>
      <w:r w:rsidRPr="00F635E2">
        <w:rPr>
          <w:b/>
        </w:rPr>
        <w:t>Thorgeirsson TE, Geller F, Sulem P, Rafnar T, Wiste A, Magnusson KP, Manolescu A, Thorleifsson G, Stefansson H, Ingason A, Stacey SN, Bergthorsson JT, Thorlacius S, Gudmundsson J, Jonsson T, Jakobsdottir M, Saemundsdottir J, Olafsdottir O, Gudmundsson LJ, Bjornsdottir G, Kristjansson K, Skuladottir H, Isaksson HJ, Gudbjartsson T, Jones GT, Mueller T, Gottsater A, Flex A, Aben KKH, de Vegt F, Mulders PFA, Isla D, Vidal MJ, Asin L, Saez B, Murillo L, Blondal T, Kolbeinsson H, Stefansson JG, Hansdottir I, Runarsdottir V, Pola R, Lindblad B, van Rij AM, Dieplinger B, Haltmayer M, Mayordomo JI, Kiemeney LA, Matthiasson SE, Oskarsson H, Tyrfingsson T, Gudbjartsson DF, Gulcher JR, Jonsson S, Thorsteinsdottir U, Kong A, and Stefansson K</w:t>
      </w:r>
      <w:r w:rsidRPr="00F635E2">
        <w:t xml:space="preserve">. A variant associated with nicotine dependence, lung cancer and peripheral arterial disease. </w:t>
      </w:r>
      <w:r w:rsidRPr="00F635E2">
        <w:rPr>
          <w:i/>
        </w:rPr>
        <w:t xml:space="preserve">Nature </w:t>
      </w:r>
      <w:r w:rsidRPr="00F635E2">
        <w:t>452: 638-642, 2008.</w:t>
      </w:r>
    </w:p>
    <w:p w:rsidR="00F635E2" w:rsidRPr="00F635E2" w:rsidRDefault="00F635E2" w:rsidP="00F635E2">
      <w:pPr>
        <w:pStyle w:val="EndNoteBibliography"/>
        <w:spacing w:after="0"/>
      </w:pPr>
      <w:r w:rsidRPr="00F635E2">
        <w:t>33.</w:t>
      </w:r>
      <w:r w:rsidRPr="00F635E2">
        <w:tab/>
      </w:r>
      <w:r w:rsidRPr="00F635E2">
        <w:rPr>
          <w:b/>
        </w:rPr>
        <w:t>Timofeeva MN, Hung RJ, Rafnar T, Christiani DC, Field JK, Bickeboller H, Risch A, McKay JD, Wang Y, Dai J, Gaborieau V, McLaughlin J, Brenner D, Narod SA, Caporaso NE, Albanes D, Thun M, Eisen T, Wichmann HE, Rosenberger A, Han Y, Chen W, Zhu D, Spitz M, Wu X, Pande M, Zhao Y, Zaridze D, Szeszenia-Dabrowska N, Lissowska J, Rudnai P, Fabianova E, Mates D, Bencko V, Foretova L, Janout V, Krokan HE, Gabrielsen ME, Skorpen F, Vatten L, Njolstad I, Chen C, Goodman G, Lathrop M, Benhamou S, Vooder T, Valk K, Nelis M, Metspalu A, Raji O, Chen Y, Gosney J, Liloglou T, Muley T, Dienemann H, Thorleifsson G, Shen H, Stefansson K, Brennan P, Amos CI, Houlston R, Landi MT, and Transdisciplinary Research in Cancer of the Lung Research T</w:t>
      </w:r>
      <w:r w:rsidRPr="00F635E2">
        <w:t xml:space="preserve">. Influence of common genetic variation on lung cancer risk: meta-analysis of 14 900 cases and 29 485 controls. </w:t>
      </w:r>
      <w:r w:rsidRPr="00F635E2">
        <w:rPr>
          <w:i/>
        </w:rPr>
        <w:t xml:space="preserve">Hum Mol Genet </w:t>
      </w:r>
      <w:r w:rsidRPr="00F635E2">
        <w:t>21: 4980-4995, 2012.</w:t>
      </w:r>
    </w:p>
    <w:p w:rsidR="00F635E2" w:rsidRPr="00F635E2" w:rsidRDefault="00F635E2" w:rsidP="00F635E2">
      <w:pPr>
        <w:pStyle w:val="EndNoteBibliography"/>
        <w:spacing w:after="0"/>
      </w:pPr>
      <w:r w:rsidRPr="00F635E2">
        <w:t>34.</w:t>
      </w:r>
      <w:r w:rsidRPr="00F635E2">
        <w:tab/>
      </w:r>
      <w:r w:rsidRPr="00F635E2">
        <w:rPr>
          <w:b/>
        </w:rPr>
        <w:t>Ware JJ, van den Bree MB, and Munafo MR</w:t>
      </w:r>
      <w:r w:rsidRPr="00F635E2">
        <w:t xml:space="preserve">. Association of the CHRNA5-A3-B4 gene cluster with heaviness of smoking: a meta-analysis. </w:t>
      </w:r>
      <w:r w:rsidRPr="00F635E2">
        <w:rPr>
          <w:i/>
        </w:rPr>
        <w:t xml:space="preserve">Nicotine Tob Res </w:t>
      </w:r>
      <w:r w:rsidRPr="00F635E2">
        <w:t>13: 1167-1175, 2011.</w:t>
      </w:r>
    </w:p>
    <w:p w:rsidR="00F635E2" w:rsidRPr="00F635E2" w:rsidRDefault="00F635E2" w:rsidP="00F635E2">
      <w:pPr>
        <w:pStyle w:val="EndNoteBibliography"/>
        <w:spacing w:after="0"/>
      </w:pPr>
      <w:r w:rsidRPr="00F635E2">
        <w:t>35.</w:t>
      </w:r>
      <w:r w:rsidRPr="00F635E2">
        <w:tab/>
      </w:r>
      <w:r w:rsidRPr="00F635E2">
        <w:rPr>
          <w:b/>
        </w:rPr>
        <w:t>Wetherill L, Agrawal A, Kapoor M, Bertelsen S, Bierut LJ, Brooks A, Dick D, Hesselbrock M, Hesselbrock V, Koller DL, Le N, Nurnberger JI, Jr., Salvatore JE, Schuckit M, Tischfield JA, Wang JC, Xuei X, Edenberg HJ, Porjesz B, Bucholz K, Goate AM, and Foroud T</w:t>
      </w:r>
      <w:r w:rsidRPr="00F635E2">
        <w:t xml:space="preserve">. Association of substance dependence phenotypes in the COGA sample. </w:t>
      </w:r>
      <w:r w:rsidRPr="00F635E2">
        <w:rPr>
          <w:i/>
        </w:rPr>
        <w:t xml:space="preserve">Addict Biol </w:t>
      </w:r>
      <w:r w:rsidRPr="00F635E2">
        <w:t>20: 617-627, 2015.</w:t>
      </w:r>
    </w:p>
    <w:p w:rsidR="00F635E2" w:rsidRPr="00F635E2" w:rsidRDefault="00F635E2" w:rsidP="00F635E2">
      <w:pPr>
        <w:pStyle w:val="EndNoteBibliography"/>
        <w:spacing w:after="0"/>
      </w:pPr>
      <w:r w:rsidRPr="00F635E2">
        <w:t>36.</w:t>
      </w:r>
      <w:r w:rsidRPr="00F635E2">
        <w:tab/>
      </w:r>
      <w:r w:rsidRPr="00F635E2">
        <w:rPr>
          <w:b/>
        </w:rPr>
        <w:t>Xu J, Lu Z, Xu M, Pan L, Deng Y, Xie X, Liu H, Ding S, Hurd YL, Pasternak GW, Klein RJ, Cartegni L, Zhou W, and Pan YX</w:t>
      </w:r>
      <w:r w:rsidRPr="00F635E2">
        <w:t xml:space="preserve">. A heroin addiction severity-associated intronic single nucleotide polymorphism modulates alternative pre-mRNA splicing of the mu opioid receptor gene OPRM1 via hnRNPH interactions. </w:t>
      </w:r>
      <w:r w:rsidRPr="00F635E2">
        <w:rPr>
          <w:i/>
        </w:rPr>
        <w:t xml:space="preserve">J Neurosci </w:t>
      </w:r>
      <w:r w:rsidRPr="00F635E2">
        <w:t>34: 11048-11066, 2014.</w:t>
      </w:r>
    </w:p>
    <w:p w:rsidR="00F635E2" w:rsidRPr="00F635E2" w:rsidRDefault="00F635E2" w:rsidP="00F635E2">
      <w:pPr>
        <w:pStyle w:val="EndNoteBibliography"/>
        <w:spacing w:after="0"/>
      </w:pPr>
      <w:r w:rsidRPr="00F635E2">
        <w:t>37.</w:t>
      </w:r>
      <w:r w:rsidRPr="00F635E2">
        <w:tab/>
      </w:r>
      <w:r w:rsidRPr="00F635E2">
        <w:rPr>
          <w:b/>
        </w:rPr>
        <w:t>Xu K, Kranzler HR, Sherva R, Sartor CE, Almasy L, Koesterer R, Zhao H, Farrer LA, and Gelernter J</w:t>
      </w:r>
      <w:r w:rsidRPr="00F635E2">
        <w:t xml:space="preserve">. Genomewide Association Study for Maximum Number of Alcoholic Drinks in European Americans and African Americans. </w:t>
      </w:r>
      <w:r w:rsidRPr="00F635E2">
        <w:rPr>
          <w:i/>
        </w:rPr>
        <w:t xml:space="preserve">Alcohol Clin Exp Res </w:t>
      </w:r>
      <w:r w:rsidRPr="00F635E2">
        <w:t>39: 1137-1147, 2015.</w:t>
      </w:r>
    </w:p>
    <w:p w:rsidR="00F635E2" w:rsidRPr="00F635E2" w:rsidRDefault="00F635E2" w:rsidP="00F635E2">
      <w:pPr>
        <w:pStyle w:val="EndNoteBibliography"/>
        <w:spacing w:after="0"/>
      </w:pPr>
      <w:r w:rsidRPr="00F635E2">
        <w:t>38.</w:t>
      </w:r>
      <w:r w:rsidRPr="00F635E2">
        <w:tab/>
      </w:r>
      <w:r w:rsidRPr="00F635E2">
        <w:rPr>
          <w:b/>
        </w:rPr>
        <w:t>Yang X, Lu X, Wang L, Chen S, Li J, Cao J, Chen J, Hao Y, Li Y, Zhao L, Li H, Liu D, Wang L, Lu F, Shen C, Yu L, Wu X, Zhao Q, Ji X, Guo D, Peng X, Huang J, and Gu D</w:t>
      </w:r>
      <w:r w:rsidRPr="00F635E2">
        <w:t xml:space="preserve">. Common variants at 12q24 are associated with drinking behavior in Han Chinese. </w:t>
      </w:r>
      <w:r w:rsidRPr="00F635E2">
        <w:rPr>
          <w:i/>
        </w:rPr>
        <w:t xml:space="preserve">Am J Clin Nutr </w:t>
      </w:r>
      <w:r w:rsidRPr="00F635E2">
        <w:t>97: 545-551, 2013.</w:t>
      </w:r>
    </w:p>
    <w:p w:rsidR="00F635E2" w:rsidRPr="00F635E2" w:rsidRDefault="00F635E2" w:rsidP="00F635E2">
      <w:pPr>
        <w:pStyle w:val="EndNoteBibliography"/>
      </w:pPr>
      <w:r w:rsidRPr="00F635E2">
        <w:t>39.</w:t>
      </w:r>
      <w:r w:rsidRPr="00F635E2">
        <w:tab/>
      </w:r>
      <w:r w:rsidRPr="00F635E2">
        <w:rPr>
          <w:b/>
        </w:rPr>
        <w:t>Yazdani N, Parker CC, Shen Y, Reed ER, Guido MA, Kole LA, Kirkpatrick SL, Lim JE, Sokoloff G, Cheng R, Johnson WE, Palmer AA, and Bryant CD</w:t>
      </w:r>
      <w:r w:rsidRPr="00F635E2">
        <w:t xml:space="preserve">. Hnrnph1 Is A Quantitative Trait Gene for Methamphetamine Sensitivity. </w:t>
      </w:r>
      <w:r w:rsidRPr="00F635E2">
        <w:rPr>
          <w:i/>
        </w:rPr>
        <w:t xml:space="preserve">PLoS Genet </w:t>
      </w:r>
      <w:r w:rsidRPr="00F635E2">
        <w:t>11: e1005713, 2015.</w:t>
      </w:r>
    </w:p>
    <w:p w:rsidR="009E6963" w:rsidRDefault="00F635E2">
      <w:r>
        <w:fldChar w:fldCharType="end"/>
      </w:r>
    </w:p>
    <w:sectPr w:rsidR="009E69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ological Review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evavprasdsv6evveipe0wf05pff2s0rw25&quot;&gt;michaladis Copy&lt;record-ids&gt;&lt;item&gt;126&lt;/item&gt;&lt;item&gt;210&lt;/item&gt;&lt;item&gt;267&lt;/item&gt;&lt;item&gt;271&lt;/item&gt;&lt;item&gt;272&lt;/item&gt;&lt;item&gt;376&lt;/item&gt;&lt;item&gt;377&lt;/item&gt;&lt;item&gt;378&lt;/item&gt;&lt;item&gt;379&lt;/item&gt;&lt;item&gt;380&lt;/item&gt;&lt;item&gt;381&lt;/item&gt;&lt;item&gt;382&lt;/item&gt;&lt;item&gt;384&lt;/item&gt;&lt;item&gt;386&lt;/item&gt;&lt;item&gt;387&lt;/item&gt;&lt;item&gt;388&lt;/item&gt;&lt;item&gt;390&lt;/item&gt;&lt;item&gt;391&lt;/item&gt;&lt;item&gt;392&lt;/item&gt;&lt;item&gt;393&lt;/item&gt;&lt;item&gt;394&lt;/item&gt;&lt;item&gt;395&lt;/item&gt;&lt;item&gt;396&lt;/item&gt;&lt;item&gt;397&lt;/item&gt;&lt;item&gt;399&lt;/item&gt;&lt;item&gt;400&lt;/item&gt;&lt;item&gt;401&lt;/item&gt;&lt;item&gt;402&lt;/item&gt;&lt;item&gt;403&lt;/item&gt;&lt;item&gt;404&lt;/item&gt;&lt;item&gt;405&lt;/item&gt;&lt;item&gt;407&lt;/item&gt;&lt;item&gt;408&lt;/item&gt;&lt;item&gt;409&lt;/item&gt;&lt;item&gt;411&lt;/item&gt;&lt;item&gt;412&lt;/item&gt;&lt;item&gt;413&lt;/item&gt;&lt;item&gt;415&lt;/item&gt;&lt;item&gt;418&lt;/item&gt;&lt;/record-ids&gt;&lt;/item&gt;&lt;/Libraries&gt;"/>
  </w:docVars>
  <w:rsids>
    <w:rsidRoot w:val="006D2F45"/>
    <w:rsid w:val="006D2F45"/>
    <w:rsid w:val="009E6963"/>
    <w:rsid w:val="00F635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904BE6-EA26-40B9-87E8-6ACFFFF08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4">
    <w:name w:val="Table Grid4"/>
    <w:basedOn w:val="TableNormal"/>
    <w:next w:val="TableGrid"/>
    <w:uiPriority w:val="39"/>
    <w:rsid w:val="006D2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6D2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635E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35E2"/>
    <w:rPr>
      <w:rFonts w:ascii="Calibri" w:hAnsi="Calibri" w:cs="Calibri"/>
      <w:noProof/>
    </w:rPr>
  </w:style>
  <w:style w:type="paragraph" w:customStyle="1" w:styleId="EndNoteBibliography">
    <w:name w:val="EndNote Bibliography"/>
    <w:basedOn w:val="Normal"/>
    <w:link w:val="EndNoteBibliographyChar"/>
    <w:rsid w:val="00F635E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635E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3973</Words>
  <Characters>22649</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r, Ruben (NIH/NIDA) [E]</dc:creator>
  <cp:keywords/>
  <dc:description/>
  <cp:lastModifiedBy>Baler, Ruben (NIH/NIDA) [E]</cp:lastModifiedBy>
  <cp:revision>2</cp:revision>
  <dcterms:created xsi:type="dcterms:W3CDTF">2018-11-26T16:26:00Z</dcterms:created>
  <dcterms:modified xsi:type="dcterms:W3CDTF">2018-12-30T02:59:00Z</dcterms:modified>
</cp:coreProperties>
</file>